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E7041" w14:textId="3FB07D7D" w:rsidR="00770A15" w:rsidRPr="00DF67D8" w:rsidRDefault="00770A15" w:rsidP="00770A15">
      <w:pPr>
        <w:spacing w:line="240" w:lineRule="auto"/>
        <w:jc w:val="center"/>
        <w:rPr>
          <w:rFonts w:ascii="Garamond" w:hAnsi="Garamond"/>
          <w:b/>
          <w:bCs/>
          <w:sz w:val="24"/>
          <w:szCs w:val="24"/>
        </w:rPr>
      </w:pPr>
      <w:r w:rsidRPr="00DF67D8">
        <w:rPr>
          <w:rFonts w:ascii="Garamond" w:hAnsi="Garamond"/>
          <w:b/>
          <w:bCs/>
          <w:sz w:val="24"/>
          <w:szCs w:val="24"/>
        </w:rPr>
        <w:t>ANALISIS PENGGUNAAN</w:t>
      </w:r>
      <w:r w:rsidR="00BA5FB9">
        <w:rPr>
          <w:rFonts w:ascii="Garamond" w:hAnsi="Garamond"/>
          <w:b/>
          <w:bCs/>
          <w:sz w:val="24"/>
          <w:szCs w:val="24"/>
          <w:lang w:val="en-US"/>
        </w:rPr>
        <w:t xml:space="preserve"> MEDIA</w:t>
      </w:r>
      <w:r w:rsidRPr="00DF67D8">
        <w:rPr>
          <w:rFonts w:ascii="Garamond" w:hAnsi="Garamond"/>
          <w:b/>
          <w:bCs/>
          <w:sz w:val="24"/>
          <w:szCs w:val="24"/>
        </w:rPr>
        <w:t xml:space="preserve"> </w:t>
      </w:r>
      <w:r w:rsidRPr="00DF67D8">
        <w:rPr>
          <w:rFonts w:ascii="Garamond" w:hAnsi="Garamond"/>
          <w:b/>
          <w:bCs/>
          <w:i/>
          <w:iCs/>
          <w:sz w:val="24"/>
          <w:szCs w:val="24"/>
        </w:rPr>
        <w:t xml:space="preserve">WORDWALL </w:t>
      </w:r>
      <w:r w:rsidRPr="00DF67D8">
        <w:rPr>
          <w:rFonts w:ascii="Garamond" w:hAnsi="Garamond"/>
          <w:b/>
          <w:bCs/>
          <w:sz w:val="24"/>
          <w:szCs w:val="24"/>
        </w:rPr>
        <w:t>PADA PEMBELAJARAN IPAS DALAM MENUMBUHKAN KEAKTIFAN BELAJAR SISWA KELAS V S</w:t>
      </w:r>
      <w:r w:rsidRPr="00DF67D8">
        <w:rPr>
          <w:rFonts w:ascii="Garamond" w:hAnsi="Garamond"/>
          <w:b/>
          <w:bCs/>
          <w:sz w:val="24"/>
          <w:szCs w:val="24"/>
          <w:lang w:val="en-US"/>
        </w:rPr>
        <w:t xml:space="preserve">EKOLAH DASAR </w:t>
      </w:r>
    </w:p>
    <w:p w14:paraId="515114B9" w14:textId="77777777" w:rsidR="00C57A5F" w:rsidRPr="00DF67D8" w:rsidRDefault="00C57A5F" w:rsidP="00C57A5F">
      <w:pPr>
        <w:pStyle w:val="HEPIAUTHOR"/>
        <w:spacing w:before="0"/>
        <w:rPr>
          <w:lang w:val="en-US"/>
        </w:rPr>
      </w:pPr>
    </w:p>
    <w:p w14:paraId="0683F99D" w14:textId="4D49BB93" w:rsidR="00770A15" w:rsidRPr="00DF67D8" w:rsidRDefault="00770A15" w:rsidP="00770A15">
      <w:pPr>
        <w:pStyle w:val="HEPIAUTHOR"/>
        <w:spacing w:before="0"/>
        <w:rPr>
          <w:lang w:val="en-US"/>
        </w:rPr>
      </w:pPr>
      <w:proofErr w:type="spellStart"/>
      <w:r w:rsidRPr="00DF67D8">
        <w:rPr>
          <w:lang w:val="en-US"/>
        </w:rPr>
        <w:t>Annisa</w:t>
      </w:r>
      <w:proofErr w:type="spellEnd"/>
      <w:r w:rsidRPr="00DF67D8">
        <w:rPr>
          <w:lang w:val="en-US"/>
        </w:rPr>
        <w:t xml:space="preserve"> Rahmasari</w:t>
      </w:r>
      <w:r w:rsidR="00C928D9" w:rsidRPr="00DF67D8">
        <w:rPr>
          <w:vertAlign w:val="superscript"/>
          <w:lang w:val="en-US"/>
        </w:rPr>
        <w:t>1</w:t>
      </w:r>
      <w:r w:rsidR="00C928D9" w:rsidRPr="00DF67D8">
        <w:rPr>
          <w:lang w:val="en-US"/>
        </w:rPr>
        <w:t xml:space="preserve">, </w:t>
      </w:r>
      <w:proofErr w:type="spellStart"/>
      <w:r w:rsidRPr="00DF67D8">
        <w:rPr>
          <w:lang w:val="en-US"/>
        </w:rPr>
        <w:t>Veryliana</w:t>
      </w:r>
      <w:proofErr w:type="spellEnd"/>
      <w:r w:rsidRPr="00DF67D8">
        <w:rPr>
          <w:lang w:val="en-US"/>
        </w:rPr>
        <w:t xml:space="preserve"> </w:t>
      </w:r>
      <w:proofErr w:type="spellStart"/>
      <w:r w:rsidRPr="00DF67D8">
        <w:rPr>
          <w:lang w:val="en-US"/>
        </w:rPr>
        <w:t>Purnmasari</w:t>
      </w:r>
      <w:proofErr w:type="spellEnd"/>
      <w:r w:rsidR="00C57A5F" w:rsidRPr="00DF67D8">
        <w:rPr>
          <w:lang w:val="en-US"/>
        </w:rPr>
        <w:t xml:space="preserve"> </w:t>
      </w:r>
      <w:r w:rsidR="00C928D9" w:rsidRPr="00DF67D8">
        <w:rPr>
          <w:vertAlign w:val="superscript"/>
          <w:lang w:val="en-US"/>
        </w:rPr>
        <w:t>2</w:t>
      </w:r>
      <w:r w:rsidRPr="00DF67D8">
        <w:rPr>
          <w:lang w:val="en-US"/>
        </w:rPr>
        <w:t xml:space="preserve">, Siti </w:t>
      </w:r>
      <w:proofErr w:type="spellStart"/>
      <w:r w:rsidRPr="00DF67D8">
        <w:rPr>
          <w:lang w:val="en-US"/>
        </w:rPr>
        <w:t>Khuluqul</w:t>
      </w:r>
      <w:proofErr w:type="spellEnd"/>
      <w:r w:rsidRPr="00DF67D8">
        <w:rPr>
          <w:lang w:val="en-US"/>
        </w:rPr>
        <w:t xml:space="preserve"> Khasanah</w:t>
      </w:r>
      <w:r w:rsidRPr="00DF67D8">
        <w:rPr>
          <w:vertAlign w:val="superscript"/>
          <w:lang w:val="en-US"/>
        </w:rPr>
        <w:t>3</w:t>
      </w:r>
    </w:p>
    <w:p w14:paraId="21358013" w14:textId="0388AF25" w:rsidR="00C57A5F" w:rsidRPr="00DF67D8" w:rsidRDefault="00770A15" w:rsidP="00770A15">
      <w:pPr>
        <w:pStyle w:val="HEPIAUTHOR"/>
        <w:spacing w:before="0"/>
        <w:rPr>
          <w:vertAlign w:val="superscript"/>
          <w:lang w:val="en-US"/>
        </w:rPr>
      </w:pPr>
      <w:r w:rsidRPr="00DF67D8">
        <w:rPr>
          <w:lang w:val="en-US"/>
        </w:rPr>
        <w:t>Universitas PGRI Semarang</w:t>
      </w:r>
      <w:r w:rsidRPr="00DF67D8">
        <w:rPr>
          <w:vertAlign w:val="superscript"/>
          <w:lang w:val="en-US"/>
        </w:rPr>
        <w:t>1,2</w:t>
      </w:r>
      <w:r w:rsidRPr="00DF67D8">
        <w:rPr>
          <w:lang w:val="en-US"/>
        </w:rPr>
        <w:t xml:space="preserve">SDN </w:t>
      </w:r>
      <w:proofErr w:type="spellStart"/>
      <w:r w:rsidRPr="00DF67D8">
        <w:rPr>
          <w:lang w:val="en-US"/>
        </w:rPr>
        <w:t>Karanganyar</w:t>
      </w:r>
      <w:proofErr w:type="spellEnd"/>
      <w:r w:rsidRPr="00DF67D8">
        <w:rPr>
          <w:lang w:val="en-US"/>
        </w:rPr>
        <w:t xml:space="preserve"> </w:t>
      </w:r>
      <w:proofErr w:type="spellStart"/>
      <w:r w:rsidRPr="00DF67D8">
        <w:rPr>
          <w:lang w:val="en-US"/>
        </w:rPr>
        <w:t>Gunung</w:t>
      </w:r>
      <w:proofErr w:type="spellEnd"/>
      <w:r w:rsidRPr="00DF67D8">
        <w:rPr>
          <w:lang w:val="en-US"/>
        </w:rPr>
        <w:t xml:space="preserve"> 02</w:t>
      </w:r>
      <w:r w:rsidRPr="00DF67D8">
        <w:rPr>
          <w:vertAlign w:val="superscript"/>
          <w:lang w:val="en-US"/>
        </w:rPr>
        <w:t>3</w:t>
      </w:r>
    </w:p>
    <w:p w14:paraId="1C7F1632" w14:textId="03A93085" w:rsidR="00C57A5F" w:rsidRPr="00DF67D8" w:rsidRDefault="00BF77D8" w:rsidP="00C57A5F">
      <w:pPr>
        <w:pStyle w:val="HEPIAUTHOR"/>
        <w:spacing w:before="0"/>
        <w:rPr>
          <w:lang w:val="en-US"/>
        </w:rPr>
      </w:pPr>
      <w:hyperlink r:id="rId8" w:history="1">
        <w:r w:rsidR="00770A15" w:rsidRPr="00DF67D8">
          <w:rPr>
            <w:rStyle w:val="Hyperlink"/>
            <w:lang w:val="en-US"/>
          </w:rPr>
          <w:t>nisa.rahmaa31@gmail.com</w:t>
        </w:r>
      </w:hyperlink>
      <w:r w:rsidR="00770A15" w:rsidRPr="00DF67D8">
        <w:rPr>
          <w:lang w:val="en-US"/>
        </w:rPr>
        <w:t xml:space="preserve">, </w:t>
      </w:r>
      <w:hyperlink r:id="rId9" w:history="1">
        <w:r w:rsidR="00E862A0" w:rsidRPr="00DF67D8">
          <w:rPr>
            <w:rStyle w:val="Hyperlink"/>
            <w:lang w:val="en-US"/>
          </w:rPr>
          <w:t>verylianapurnamasari@gmail.com</w:t>
        </w:r>
      </w:hyperlink>
      <w:r w:rsidR="00E862A0" w:rsidRPr="00DF67D8">
        <w:rPr>
          <w:lang w:val="en-US"/>
        </w:rPr>
        <w:t>,</w:t>
      </w:r>
      <w:r w:rsidR="00996DD5">
        <w:rPr>
          <w:lang w:val="en-US"/>
        </w:rPr>
        <w:t xml:space="preserve"> </w:t>
      </w:r>
      <w:hyperlink r:id="rId10" w:history="1">
        <w:r w:rsidR="00996DD5" w:rsidRPr="006562DC">
          <w:rPr>
            <w:rStyle w:val="Hyperlink"/>
            <w:lang w:val="en-US"/>
          </w:rPr>
          <w:t>sitikhuluqulkag02@gmail.com</w:t>
        </w:r>
      </w:hyperlink>
      <w:r w:rsidR="00996DD5">
        <w:rPr>
          <w:lang w:val="en-US"/>
        </w:rPr>
        <w:t xml:space="preserve"> </w:t>
      </w:r>
      <w:r w:rsidR="00E862A0" w:rsidRPr="00DF67D8">
        <w:rPr>
          <w:lang w:val="en-US"/>
        </w:rPr>
        <w:t xml:space="preserve"> </w:t>
      </w:r>
      <w:r w:rsidR="00770A15" w:rsidRPr="00DF67D8">
        <w:rPr>
          <w:lang w:val="en-US"/>
        </w:rPr>
        <w:t xml:space="preserve"> </w:t>
      </w:r>
    </w:p>
    <w:p w14:paraId="528345F8" w14:textId="77777777" w:rsidR="00C57A5F" w:rsidRPr="00DF67D8" w:rsidRDefault="00C57A5F" w:rsidP="0062654E">
      <w:pPr>
        <w:pStyle w:val="HEPIABSTRACTTITLE"/>
      </w:pPr>
    </w:p>
    <w:p w14:paraId="112011B7" w14:textId="77777777" w:rsidR="0075220D" w:rsidRPr="00DF67D8" w:rsidRDefault="00A57871" w:rsidP="0062654E">
      <w:pPr>
        <w:pStyle w:val="HEPIABSTRACTTITLE"/>
        <w:rPr>
          <w:lang w:val="en-US"/>
        </w:rPr>
      </w:pPr>
      <w:r w:rsidRPr="00DF67D8">
        <w:t>Abstr</w:t>
      </w:r>
      <w:proofErr w:type="spellStart"/>
      <w:r w:rsidR="00B33879" w:rsidRPr="00DF67D8">
        <w:rPr>
          <w:lang w:val="en-US"/>
        </w:rPr>
        <w:t>ak</w:t>
      </w:r>
      <w:proofErr w:type="spellEnd"/>
    </w:p>
    <w:p w14:paraId="16544C0F" w14:textId="7A273027" w:rsidR="00405C7B" w:rsidRPr="00DF67D8" w:rsidRDefault="00DF67D8" w:rsidP="00405C7B">
      <w:pPr>
        <w:pStyle w:val="HEPIABSTRACTBODY"/>
        <w:rPr>
          <w:lang w:val="en-US" w:eastAsia="id-ID"/>
        </w:rPr>
      </w:pPr>
      <w:r w:rsidRPr="00DF67D8">
        <w:rPr>
          <w:szCs w:val="24"/>
        </w:rPr>
        <w:t>Salah satu faktor yang memengaruhi keberhasila</w:t>
      </w:r>
      <w:r w:rsidRPr="00DF67D8">
        <w:rPr>
          <w:szCs w:val="24"/>
          <w:lang w:val="en-US"/>
        </w:rPr>
        <w:t>n</w:t>
      </w:r>
      <w:r w:rsidRPr="00DF67D8">
        <w:rPr>
          <w:szCs w:val="24"/>
        </w:rPr>
        <w:t xml:space="preserve"> dalam proses pembelajaran yaitu keaktifan belajar siswa. Oleh karena itu, penelitian ini bertujuan untuk mendeskripsikan penggunaan media </w:t>
      </w:r>
      <w:r w:rsidRPr="00DF67D8">
        <w:rPr>
          <w:i/>
          <w:iCs/>
          <w:szCs w:val="24"/>
        </w:rPr>
        <w:t xml:space="preserve">wordwall </w:t>
      </w:r>
      <w:r w:rsidRPr="00DF67D8">
        <w:rPr>
          <w:szCs w:val="24"/>
        </w:rPr>
        <w:t>dalam menumbuhkan keaktifan belajar siswa. Penelitian ini menggunakan deskriptif kualitatif dengan melibatkan tiga subjek kelas VB</w:t>
      </w:r>
      <w:r w:rsidR="005A724D">
        <w:rPr>
          <w:szCs w:val="24"/>
          <w:lang w:val="en-US"/>
        </w:rPr>
        <w:t xml:space="preserve"> di SDN </w:t>
      </w:r>
      <w:proofErr w:type="spellStart"/>
      <w:r w:rsidR="005A724D">
        <w:rPr>
          <w:szCs w:val="24"/>
          <w:lang w:val="en-US"/>
        </w:rPr>
        <w:t>Karanganyar</w:t>
      </w:r>
      <w:proofErr w:type="spellEnd"/>
      <w:r w:rsidR="005A724D">
        <w:rPr>
          <w:szCs w:val="24"/>
          <w:lang w:val="en-US"/>
        </w:rPr>
        <w:t xml:space="preserve"> </w:t>
      </w:r>
      <w:proofErr w:type="spellStart"/>
      <w:r w:rsidR="005A724D">
        <w:rPr>
          <w:szCs w:val="24"/>
          <w:lang w:val="en-US"/>
        </w:rPr>
        <w:t>Gunung</w:t>
      </w:r>
      <w:proofErr w:type="spellEnd"/>
      <w:r w:rsidR="005A724D">
        <w:rPr>
          <w:szCs w:val="24"/>
          <w:lang w:val="en-US"/>
        </w:rPr>
        <w:t xml:space="preserve"> 02</w:t>
      </w:r>
      <w:r w:rsidRPr="00DF67D8">
        <w:rPr>
          <w:szCs w:val="24"/>
        </w:rPr>
        <w:t xml:space="preserve"> dan teknik pengambilan subjek menggunakan </w:t>
      </w:r>
      <w:r w:rsidRPr="00DF67D8">
        <w:rPr>
          <w:i/>
          <w:iCs/>
          <w:szCs w:val="24"/>
        </w:rPr>
        <w:t xml:space="preserve">purposive sampling. </w:t>
      </w:r>
      <w:r w:rsidRPr="00DF67D8">
        <w:rPr>
          <w:szCs w:val="24"/>
        </w:rPr>
        <w:t xml:space="preserve">Teknik pengumpulan data yang digunakan dalam penelitian ini yaitu observasi dan wawancara. Uji keabsahan data yang digunakan yaitu triangulasi data dan sumber. Hasil penelitian ini menunjukkan bahwa penggunaan media </w:t>
      </w:r>
      <w:r w:rsidRPr="00DF67D8">
        <w:rPr>
          <w:i/>
          <w:iCs/>
          <w:szCs w:val="24"/>
        </w:rPr>
        <w:t xml:space="preserve">wordwall </w:t>
      </w:r>
      <w:r w:rsidRPr="00DF67D8">
        <w:rPr>
          <w:szCs w:val="24"/>
        </w:rPr>
        <w:t>dapat memberikan dampak positif dan dapat menumbuhkan keaktifan belajar siswa. Dalam proses pembelajaran siswa antusias, aktif, dan fokus dalam mengikuti pembelajaran. Saran yang disampaikan adalah diharapkan guru lebih inovatif dan kreatif dalam menggunakan media pembelajaran berbasis digital karena media pembelajaran sangat efektif dalam menumbuhkan keaktifan belajar sehingga siswa lebih antusias dalam mengikuti pembelajaran dan pembelajaran dapat berjalan dengan maksimal</w:t>
      </w:r>
    </w:p>
    <w:p w14:paraId="3AF6A63A" w14:textId="0C832EAE" w:rsidR="007B7C5B" w:rsidRPr="00DF67D8" w:rsidRDefault="00B33879" w:rsidP="007B7C5B">
      <w:pPr>
        <w:pStyle w:val="HEPIABSTRACTKEYWORD"/>
        <w:rPr>
          <w:lang w:val="en-US"/>
        </w:rPr>
      </w:pPr>
      <w:r w:rsidRPr="00DF67D8">
        <w:rPr>
          <w:b/>
          <w:i w:val="0"/>
          <w:lang w:val="en-US"/>
        </w:rPr>
        <w:t xml:space="preserve">Kata </w:t>
      </w:r>
      <w:proofErr w:type="spellStart"/>
      <w:r w:rsidRPr="00DF67D8">
        <w:rPr>
          <w:b/>
          <w:i w:val="0"/>
          <w:lang w:val="en-US"/>
        </w:rPr>
        <w:t>Kunci</w:t>
      </w:r>
      <w:proofErr w:type="spellEnd"/>
      <w:r w:rsidR="00405C7B" w:rsidRPr="00DF67D8">
        <w:rPr>
          <w:b/>
          <w:i w:val="0"/>
          <w:lang w:val="en-US"/>
        </w:rPr>
        <w:t>:</w:t>
      </w:r>
      <w:r w:rsidR="00405C7B" w:rsidRPr="00DF67D8">
        <w:rPr>
          <w:lang w:val="en-US"/>
        </w:rPr>
        <w:t xml:space="preserve"> </w:t>
      </w:r>
      <w:proofErr w:type="spellStart"/>
      <w:r w:rsidR="00DF67D8" w:rsidRPr="00DF67D8">
        <w:rPr>
          <w:lang w:val="en-US"/>
        </w:rPr>
        <w:t>Keaktifan</w:t>
      </w:r>
      <w:proofErr w:type="spellEnd"/>
      <w:r w:rsidR="00DF67D8" w:rsidRPr="00DF67D8">
        <w:rPr>
          <w:lang w:val="en-US"/>
        </w:rPr>
        <w:t xml:space="preserve"> </w:t>
      </w:r>
      <w:proofErr w:type="spellStart"/>
      <w:r w:rsidR="00DF67D8" w:rsidRPr="00DF67D8">
        <w:rPr>
          <w:lang w:val="en-US"/>
        </w:rPr>
        <w:t>Belajar</w:t>
      </w:r>
      <w:proofErr w:type="spellEnd"/>
      <w:r w:rsidR="00405C7B" w:rsidRPr="00DF67D8">
        <w:rPr>
          <w:lang w:val="en-US"/>
        </w:rPr>
        <w:t xml:space="preserve">, </w:t>
      </w:r>
      <w:r w:rsidR="00DF67D8" w:rsidRPr="00DF67D8">
        <w:rPr>
          <w:lang w:val="en-US"/>
        </w:rPr>
        <w:t xml:space="preserve">Media </w:t>
      </w:r>
      <w:proofErr w:type="spellStart"/>
      <w:r w:rsidR="00DF67D8" w:rsidRPr="00DF67D8">
        <w:rPr>
          <w:lang w:val="en-US"/>
        </w:rPr>
        <w:t>Wordwall</w:t>
      </w:r>
      <w:proofErr w:type="spellEnd"/>
      <w:r w:rsidR="00DF67D8" w:rsidRPr="00DF67D8">
        <w:rPr>
          <w:lang w:val="en-US"/>
        </w:rPr>
        <w:t xml:space="preserve">, Media </w:t>
      </w:r>
      <w:proofErr w:type="spellStart"/>
      <w:r w:rsidR="00DF67D8" w:rsidRPr="00DF67D8">
        <w:rPr>
          <w:lang w:val="en-US"/>
        </w:rPr>
        <w:t>Pembelajaran</w:t>
      </w:r>
      <w:proofErr w:type="spellEnd"/>
    </w:p>
    <w:p w14:paraId="2353E38D" w14:textId="77777777" w:rsidR="007B7C5B" w:rsidRPr="00DF67D8" w:rsidRDefault="007B7C5B" w:rsidP="007A5C21">
      <w:pPr>
        <w:pStyle w:val="HEPISUB1"/>
        <w:spacing w:before="0" w:after="60"/>
        <w:rPr>
          <w:lang w:val="en-US"/>
        </w:rPr>
      </w:pPr>
    </w:p>
    <w:p w14:paraId="644D61F3" w14:textId="1E5B3AFF" w:rsidR="00AC7A3A" w:rsidRPr="00DF67D8" w:rsidRDefault="00B33879" w:rsidP="007A5C21">
      <w:pPr>
        <w:pStyle w:val="HEPISUB1"/>
        <w:spacing w:before="0" w:after="60"/>
        <w:rPr>
          <w:lang w:val="en-US"/>
        </w:rPr>
      </w:pPr>
      <w:proofErr w:type="spellStart"/>
      <w:r w:rsidRPr="00DF67D8">
        <w:rPr>
          <w:lang w:val="en-US"/>
        </w:rPr>
        <w:t>Pendahuluan</w:t>
      </w:r>
      <w:proofErr w:type="spellEnd"/>
    </w:p>
    <w:p w14:paraId="02AFFFD6" w14:textId="77777777" w:rsidR="00DF67D8" w:rsidRPr="00DF67D8" w:rsidRDefault="00DF67D8" w:rsidP="00DF67D8">
      <w:pPr>
        <w:jc w:val="both"/>
        <w:rPr>
          <w:rFonts w:ascii="Garamond" w:hAnsi="Garamond"/>
          <w:sz w:val="24"/>
          <w:szCs w:val="24"/>
        </w:rPr>
      </w:pPr>
      <w:r w:rsidRPr="00DF67D8">
        <w:rPr>
          <w:rFonts w:ascii="Garamond" w:hAnsi="Garamond"/>
          <w:sz w:val="24"/>
          <w:szCs w:val="24"/>
        </w:rPr>
        <w:t>Ilmu Pengetahuan Alam (IPA) menurut Depdiknas (2008:484-485) merupakan sebuah cara untuk mencari tahu tentang alam secara sistematis, bukan hanya kumpulan dari penguasaan pengetahuan yang berupa konsep, fakta atau prinsip saja. Pendidikan IPA diharapkan dapat menjadi sebuah wadah bagi peserta didik di masa depan dengan memulai mempelajari diri sendiri, alam sekitar, dan prospek pengembangan yang dapat diterapkan lebih lanjut dalam kehidupan sehari-hari. Adapun tujuan dari pembelajaran IPA di SD yaitu agar siswa dapat menemukan pengetahuan secara mandiri terkait alam sekitar sehingga pembelajatan yang didapat menjadi lebih bermakna bagi siswa itu sendiri. Selain itu, siswa dapat lebih meyakini dan mengetahui bahwa alam dan seisinya merupakan bagian dari ciptaan Tuhan Yang Maha Esa sehingga siswa lebih menghargai alam dengan selalu merawat dan melestarikannya</w:t>
      </w:r>
      <w:r w:rsidRPr="00DF67D8">
        <w:rPr>
          <w:rFonts w:ascii="Garamond" w:hAnsi="Garamond"/>
          <w:sz w:val="24"/>
          <w:szCs w:val="24"/>
        </w:rPr>
        <w:fldChar w:fldCharType="begin" w:fldLock="1"/>
      </w:r>
      <w:r w:rsidRPr="00DF67D8">
        <w:rPr>
          <w:rFonts w:ascii="Garamond" w:hAnsi="Garamond"/>
          <w:sz w:val="24"/>
          <w:szCs w:val="24"/>
        </w:rPr>
        <w:instrText>ADDIN CSL_CITATION {"citationItems":[{"id":"ITEM-1","itemData":{"DOI":"10.30738/tc.v1i1.1579","ISSN":"2579-5112","abstract":"The learning process of Natural Science subject in elementary schools is supposed to implement method, strategy and model which have many variations, so that the ongoing learning process is perceived as something fun by the students; thus, it can enhance their motivation in learning. The selection of the method, strategy and learning model are supposed to be adjusted with the materials which will be delivered in class, with the purpose that there will be no learning material which is missed and in other hand, it has a purpose to trigger the students to be active and feel it fun to learn. The learning model of â€œmake a matchâ€</w:instrText>
      </w:r>
      <w:r w:rsidRPr="00DF67D8">
        <w:rPr>
          <w:rFonts w:ascii="Garamond" w:hAnsi="Garamond" w:cs="Garamond"/>
          <w:sz w:val="24"/>
          <w:szCs w:val="24"/>
        </w:rPr>
        <w:instrText></w:instrText>
      </w:r>
      <w:r w:rsidRPr="00DF67D8">
        <w:rPr>
          <w:rFonts w:ascii="Garamond" w:hAnsi="Garamond"/>
          <w:sz w:val="24"/>
          <w:szCs w:val="24"/>
        </w:rPr>
        <w:instrText xml:space="preserve"> is one of the learning models, which can be used in delivering natural science materials in elementary schools. It is because the learning model â€œmake a matchâ€</w:instrText>
      </w:r>
      <w:r w:rsidRPr="00DF67D8">
        <w:rPr>
          <w:rFonts w:ascii="Garamond" w:hAnsi="Garamond" w:cs="Garamond"/>
          <w:sz w:val="24"/>
          <w:szCs w:val="24"/>
        </w:rPr>
        <w:instrText></w:instrText>
      </w:r>
      <w:r w:rsidRPr="00DF67D8">
        <w:rPr>
          <w:rFonts w:ascii="Garamond" w:hAnsi="Garamond"/>
          <w:sz w:val="24"/>
          <w:szCs w:val="24"/>
        </w:rPr>
        <w:instrText xml:space="preserve"> has characteristic that is close to students</w:instrText>
      </w:r>
      <w:r w:rsidRPr="00DF67D8">
        <w:rPr>
          <w:rFonts w:ascii="Garamond" w:hAnsi="Garamond" w:cs="Garamond"/>
          <w:sz w:val="24"/>
          <w:szCs w:val="24"/>
        </w:rPr>
        <w:instrText>â€™</w:instrText>
      </w:r>
      <w:r w:rsidRPr="00DF67D8">
        <w:rPr>
          <w:rFonts w:ascii="Garamond" w:hAnsi="Garamond"/>
          <w:sz w:val="24"/>
          <w:szCs w:val="24"/>
        </w:rPr>
        <w:instrText xml:space="preserve"> characteristic that is fond of playing games. Besides, the learning materials of natural science are really close with the studentsâ€™ life so that the uses of this learning model trigger the students to be more active and make the students perceive that learning natural science subject is fun that subsequently may enhance the competence of the students themselves as it is seen in their score.","author":[{"dropping-particle":"","family":"Wijanarko","given":"Yudi","non-dropping-particle":"","parse-names":false,"suffix":""}],"container-title":"Taman Cendekia: Jurnal Pendidikan Ke-SD-an","id":"ITEM-1","issue":"1","issued":{"date-parts":[["2017"]]},"page":"52-59","title":"Model Pembelajaran Make a Match Untuk Pembelajaran Ipa Yang Menyenangkan","type":"article-journal","volume":"1"},"uris":["http://www.mendeley.com/documents/?uuid=82171eb1-955f-4c50-9167-9194d79be409"]}],"mendeley":{"formattedCitation":"(Wijanarko, 2017)","plainTextFormattedCitation":"(Wijanarko, 2017)","previouslyFormattedCitation":"(Wijanarko, 2017)"},"properties":{"noteIndex":0},"schema":"https://github.com/citation-style-language/schema/raw/master/csl-citation.json"}</w:instrText>
      </w:r>
      <w:r w:rsidRPr="00DF67D8">
        <w:rPr>
          <w:rFonts w:ascii="Garamond" w:hAnsi="Garamond"/>
          <w:sz w:val="24"/>
          <w:szCs w:val="24"/>
        </w:rPr>
        <w:fldChar w:fldCharType="separate"/>
      </w:r>
      <w:r w:rsidRPr="00DF67D8">
        <w:rPr>
          <w:rFonts w:ascii="Garamond" w:hAnsi="Garamond"/>
          <w:noProof/>
          <w:sz w:val="24"/>
          <w:szCs w:val="24"/>
        </w:rPr>
        <w:t>(Wijanarko, 2017)</w:t>
      </w:r>
      <w:r w:rsidRPr="00DF67D8">
        <w:rPr>
          <w:rFonts w:ascii="Garamond" w:hAnsi="Garamond"/>
          <w:sz w:val="24"/>
          <w:szCs w:val="24"/>
        </w:rPr>
        <w:fldChar w:fldCharType="end"/>
      </w:r>
      <w:r w:rsidRPr="00DF67D8">
        <w:rPr>
          <w:rFonts w:ascii="Garamond" w:hAnsi="Garamond"/>
          <w:sz w:val="24"/>
          <w:szCs w:val="24"/>
        </w:rPr>
        <w:t>.</w:t>
      </w:r>
    </w:p>
    <w:p w14:paraId="34F677BB" w14:textId="77777777" w:rsidR="00DF67D8" w:rsidRPr="00DF67D8" w:rsidRDefault="00DF67D8" w:rsidP="00DF67D8">
      <w:pPr>
        <w:jc w:val="both"/>
        <w:rPr>
          <w:rFonts w:ascii="Garamond" w:hAnsi="Garamond"/>
          <w:sz w:val="24"/>
          <w:szCs w:val="24"/>
        </w:rPr>
      </w:pPr>
      <w:r w:rsidRPr="00DF67D8">
        <w:rPr>
          <w:rFonts w:ascii="Garamond" w:hAnsi="Garamond"/>
          <w:sz w:val="24"/>
          <w:szCs w:val="24"/>
        </w:rPr>
        <w:t>Banyak faktor yang memengaruhi keberhasilan dari pembelajaran IPA yaitu kurikulum, guru, siswa, dan lingkungan belajar. Salah satu faktor yang paling memengaruhi berdasarkan faktor keberhasilan pembelajaran yang telah disebutkan yaitu siswa</w:t>
      </w:r>
      <w:r w:rsidRPr="00DF67D8">
        <w:rPr>
          <w:rFonts w:ascii="Garamond" w:hAnsi="Garamond"/>
          <w:sz w:val="24"/>
          <w:szCs w:val="24"/>
        </w:rPr>
        <w:fldChar w:fldCharType="begin" w:fldLock="1"/>
      </w:r>
      <w:r w:rsidRPr="00DF67D8">
        <w:rPr>
          <w:rFonts w:ascii="Garamond" w:hAnsi="Garamond"/>
          <w:sz w:val="24"/>
          <w:szCs w:val="24"/>
        </w:rPr>
        <w:instrText>ADDIN CSL_CITATION {"citationItems":[{"id":"ITEM-1","itemData":{"DOI":"10.37729/jips.v4i1.3109","ISSN":"2747-1551","abstract":"Penelitian ini bertujuan untuk mengetahui hasil belajar IPA siswa SMPN A Jombang tahun pelajaran 2022/2023 setelah melalui pembelajaran berdiferensiasi model PjBL dengan media kartu. Jenis penelitian ini adalah penelitian tindakan kelas dengan subjek penelitian sebanyak 33 siswa. Teknik analisis data yang digunakan dalam penelitian ini ialah deskriptif kuantitatif dengan indikator keberhasilan 85% siswa tuntas secara klasikal. Hasil penelitian menunjukkan bahwa pada siklus I terjadi peningkatan dari 48% menjadi 64% namun masih belum dinyatakan berhasil sehingga berlanjut pada tindakan selanjutnya. Setelah dilaksanakan perbaikan dan tindakan di siklus II, hasil belajar mengalami peningkatan dari 64% menjadi 85% dan dinyatakan berhasil karena telah mencapai indikator keberhasilan. Dengan demikian implementasi pembelajaran berdiferensiasi model PjBL dengan media kartu dapat meningkatkan hasil belajar IPA siswa kelas VII di SMPN A Jombang Tahun Pelajaran 2022/2023.","author":[{"dropping-particle":"","family":"Yusro","given":"Andista Candra","non-dropping-particle":"","parse-names":false,"suffix":""},{"dropping-particle":"","family":"Ardania","given":"Riza","non-dropping-particle":"","parse-names":false,"suffix":""}],"container-title":"Jurnal Inovasi Pendidikan Sains (JIPS)","id":"ITEM-1","issue":"1","issued":{"date-parts":[["2023","5","21"]]},"page":"1-9","title":"Upaya Peningkatan Hasil Belajar IPA Melalui Implementasi Pembelajaran Berdiferensiasi Model PjBL dengan Media Kartu","type":"article-journal","volume":"4"},"uris":["http://www.mendeley.com/documents/?uuid=994275ce-f58b-4bc4-957d-b2ea645e0b03"]}],"mendeley":{"formattedCitation":"(Yusro &amp; Ardania, 2023)","plainTextFormattedCitation":"(Yusro &amp; Ardania, 2023)","previouslyFormattedCitation":"(Yusro &amp; Ardania, 2023)"},"properties":{"noteIndex":0},"schema":"https://github.com/citation-style-language/schema/raw/master/csl-citation.json"}</w:instrText>
      </w:r>
      <w:r w:rsidRPr="00DF67D8">
        <w:rPr>
          <w:rFonts w:ascii="Garamond" w:hAnsi="Garamond"/>
          <w:sz w:val="24"/>
          <w:szCs w:val="24"/>
        </w:rPr>
        <w:fldChar w:fldCharType="separate"/>
      </w:r>
      <w:r w:rsidRPr="00DF67D8">
        <w:rPr>
          <w:rFonts w:ascii="Garamond" w:hAnsi="Garamond"/>
          <w:noProof/>
          <w:sz w:val="24"/>
          <w:szCs w:val="24"/>
        </w:rPr>
        <w:t>(Yusro &amp; Ardania, 2023)</w:t>
      </w:r>
      <w:r w:rsidRPr="00DF67D8">
        <w:rPr>
          <w:rFonts w:ascii="Garamond" w:hAnsi="Garamond"/>
          <w:sz w:val="24"/>
          <w:szCs w:val="24"/>
        </w:rPr>
        <w:fldChar w:fldCharType="end"/>
      </w:r>
      <w:r w:rsidRPr="00DF67D8">
        <w:rPr>
          <w:rFonts w:ascii="Garamond" w:hAnsi="Garamond"/>
          <w:sz w:val="24"/>
          <w:szCs w:val="24"/>
        </w:rPr>
        <w:t xml:space="preserve">. Siswa merupakan pusat dari pembelajaran itu sendiri pada pembelajaran abad ke-21 ini, maka untuk dapat mencapai tujuan pembelajaran dibutuhkan keaktifan belajar siswa. Sesuai dengan pendapat </w:t>
      </w:r>
      <w:r w:rsidRPr="00DF67D8">
        <w:rPr>
          <w:rFonts w:ascii="Garamond" w:hAnsi="Garamond"/>
          <w:sz w:val="24"/>
          <w:szCs w:val="24"/>
        </w:rPr>
        <w:fldChar w:fldCharType="begin" w:fldLock="1"/>
      </w:r>
      <w:r w:rsidRPr="00DF67D8">
        <w:rPr>
          <w:rFonts w:ascii="Garamond" w:hAnsi="Garamond"/>
          <w:sz w:val="24"/>
          <w:szCs w:val="24"/>
        </w:rPr>
        <w:instrText>ADDIN CSL_CITATION {"citationItems":[{"id":"ITEM-1","itemData":{"abstract":"… pembelajaran. Hal ini akan menciptakan pembelajaran berdiferensiasi, yang mana pembelajaran … meningkatkan kualitas pembelajaran dan parameter keberhasilan pembelajaran di …","author":[{"dropping-particle":"","family":"Lestari","given":"E P","non-dropping-particle":"","parse-names":false,"suffix":""},{"dropping-particle":"","family":"Januar","given":"H","non-dropping-particle":"","parse-names":false,"suffix":""},{"dropping-particle":"","family":"Miyono","given":"N","non-dropping-particle":"","parse-names":false,"suffix":""},{"dropping-particle":"","family":"...","given":"","non-dropping-particle":"","parse-names":false,"suffix":""}],"container-title":"Innovative: Journal Of …","id":"ITEM-1","issued":{"date-parts":[["2023"]]},"page":"10735-10744","title":"Identifikasi Gaya Belajar Peserta Didik Pada Pembelajaran Tematik Kelas V SDN Karanganyar Gunung 02 Semarang","type":"article-journal","volume":"3"},"uris":["http://www.mendeley.com/documents/?uuid=04e337ac-4fcd-4c40-89f4-f03b8852ab6e"]}],"mendeley":{"formattedCitation":"(Lestari et al., 2023)","manualFormatting":"Lestari et al., (2023)","plainTextFormattedCitation":"(Lestari et al., 2023)","previouslyFormattedCitation":"(Lestari et al., 2023)"},"properties":{"noteIndex":0},"schema":"https://github.com/citation-style-language/schema/raw/master/csl-citation.json"}</w:instrText>
      </w:r>
      <w:r w:rsidRPr="00DF67D8">
        <w:rPr>
          <w:rFonts w:ascii="Garamond" w:hAnsi="Garamond"/>
          <w:sz w:val="24"/>
          <w:szCs w:val="24"/>
        </w:rPr>
        <w:fldChar w:fldCharType="separate"/>
      </w:r>
      <w:r w:rsidRPr="00DF67D8">
        <w:rPr>
          <w:rFonts w:ascii="Garamond" w:hAnsi="Garamond"/>
          <w:noProof/>
          <w:sz w:val="24"/>
          <w:szCs w:val="24"/>
        </w:rPr>
        <w:t>Lestari et al., (2023)</w:t>
      </w:r>
      <w:r w:rsidRPr="00DF67D8">
        <w:rPr>
          <w:rFonts w:ascii="Garamond" w:hAnsi="Garamond"/>
          <w:sz w:val="24"/>
          <w:szCs w:val="24"/>
        </w:rPr>
        <w:fldChar w:fldCharType="end"/>
      </w:r>
      <w:r w:rsidRPr="00DF67D8">
        <w:rPr>
          <w:rFonts w:ascii="Garamond" w:hAnsi="Garamond"/>
          <w:sz w:val="24"/>
          <w:szCs w:val="24"/>
        </w:rPr>
        <w:t xml:space="preserve"> bahwa sebaiknya pelaksanaan pembelajaran di sekolah berpihak pada siswa. Pokok utama dalam proses pembelajaran di kelas yaitu aktivitas belajar siswa </w:t>
      </w:r>
      <w:r w:rsidRPr="00DF67D8">
        <w:rPr>
          <w:rFonts w:ascii="Garamond" w:hAnsi="Garamond"/>
          <w:sz w:val="24"/>
          <w:szCs w:val="24"/>
        </w:rPr>
        <w:fldChar w:fldCharType="begin" w:fldLock="1"/>
      </w:r>
      <w:r w:rsidRPr="00DF67D8">
        <w:rPr>
          <w:rFonts w:ascii="Garamond" w:hAnsi="Garamond"/>
          <w:sz w:val="24"/>
          <w:szCs w:val="24"/>
        </w:rPr>
        <w:instrText>ADDIN CSL_CITATION {"citationItems":[{"id":"ITEM-1","itemData":{"abstract":"The purpose of this research is to describe the improvement of teacher teaching skills, describe the improvement of student learning activities, and improve student learning outcomes in grade IV SD 5 Kedungsari by applying the Numbered Head Together (NHT) model assisted by puzzle media. The research is a classroom action research conducted in two cycles. The teaching skills showed an increase in teachers, from the first cycle to the second cycle increased by 25%. Student learning activeness in cycle I to cycle II increased by 21.33%. Classical mastery of social science learning outcomes in the first cycle to second cycle increased by 27.78%. Classical completeness of Indonesian learning outcomes in the realm of knowledge in cycle I to cycle II increased by 27.77%. Completeness of the learning outcomes of the realm of skills in cycle I to cycle II increased by 23.19%. Conclusion that by applying the numbered head together model assisted by puzzle media, the theme of my dreams has increased","author":[{"dropping-particle":"","family":"Yanti","given":"Nuning Hardi","non-dropping-particle":"","parse-names":false,"suffix":""},{"dropping-particle":"","family":"Murtono","given":"","non-dropping-particle":"","parse-names":false,"suffix":""},{"dropping-particle":"","family":"Fardani","given":"Much. Arsyad","non-dropping-particle":"","parse-names":false,"suffix":""}],"container-title":"Jurnal Educatio FKIP UNMA","id":"ITEM-1","issue":"2","issued":{"date-parts":[["2020"]]},"page":"248-261","title":"Penerapan Numbered Head Together Berbantuan Media Puzzle Meningkatkan Hasil Belajar Tema Cita-Citaku","type":"article-journal","volume":"6"},"uris":["http://www.mendeley.com/documents/?uuid=c99a4df9-2ed8-428d-9bba-343429a5ac39"]}],"mendeley":{"formattedCitation":"(Yanti et al., 2020)","manualFormatting":"Yanti et al., (2020)","plainTextFormattedCitation":"(Yanti et al., 2020)","previouslyFormattedCitation":"(Yanti et al., 2020)"},"properties":{"noteIndex":0},"schema":"https://github.com/citation-style-language/schema/raw/master/csl-citation.json"}</w:instrText>
      </w:r>
      <w:r w:rsidRPr="00DF67D8">
        <w:rPr>
          <w:rFonts w:ascii="Garamond" w:hAnsi="Garamond"/>
          <w:sz w:val="24"/>
          <w:szCs w:val="24"/>
        </w:rPr>
        <w:fldChar w:fldCharType="separate"/>
      </w:r>
      <w:r w:rsidRPr="00DF67D8">
        <w:rPr>
          <w:rFonts w:ascii="Garamond" w:hAnsi="Garamond"/>
          <w:noProof/>
          <w:sz w:val="24"/>
          <w:szCs w:val="24"/>
        </w:rPr>
        <w:t>Yanti et al., (2020)</w:t>
      </w:r>
      <w:r w:rsidRPr="00DF67D8">
        <w:rPr>
          <w:rFonts w:ascii="Garamond" w:hAnsi="Garamond"/>
          <w:sz w:val="24"/>
          <w:szCs w:val="24"/>
        </w:rPr>
        <w:fldChar w:fldCharType="end"/>
      </w:r>
      <w:r w:rsidRPr="00DF67D8">
        <w:rPr>
          <w:rFonts w:ascii="Garamond" w:hAnsi="Garamond"/>
          <w:sz w:val="24"/>
          <w:szCs w:val="24"/>
        </w:rPr>
        <w:t xml:space="preserve">. Sesuai dengan pernyataan Sudjana (2010) Keaktifan belajar adalah suatu proses ketika pembelajaran berlangsung siswa ikut serta aktif dalam kegiatan pembelajaran tersebut. </w:t>
      </w:r>
      <w:r w:rsidRPr="00DF67D8">
        <w:rPr>
          <w:rFonts w:ascii="Garamond" w:hAnsi="Garamond"/>
          <w:sz w:val="24"/>
          <w:szCs w:val="24"/>
        </w:rPr>
        <w:lastRenderedPageBreak/>
        <w:t>Aktif yang dimaksud yaitu apabila terdapat interaksi yang dilaksanakan antara siswa dengan guru untuk mencapai pembelajaran yang menyenangkan. Keaktifan belajar siswa memiliki peranan penting dalam menentukan keberhasilan pada suatu kegiatan pembelajaran. Keaktifan belajar siswa dapat diamati secara langsung selama kegiatan pembelajaran dilakukan. Ketika pelaksanaan kegiatan pembelajaran dilakukan, siswa dituntut lebih aktif daripada guru, sementara guru memiliki tugas membimbing siswa dalam menyelesaikan masalah</w:t>
      </w:r>
      <w:r w:rsidRPr="00DF67D8">
        <w:rPr>
          <w:rFonts w:ascii="Garamond" w:hAnsi="Garamond"/>
          <w:sz w:val="24"/>
          <w:szCs w:val="24"/>
        </w:rPr>
        <w:fldChar w:fldCharType="begin" w:fldLock="1"/>
      </w:r>
      <w:r w:rsidRPr="00DF67D8">
        <w:rPr>
          <w:rFonts w:ascii="Garamond" w:hAnsi="Garamond"/>
          <w:sz w:val="24"/>
          <w:szCs w:val="24"/>
        </w:rPr>
        <w:instrText>ADDIN CSL_CITATION {"citationItems":[{"id":"ITEM-1","itemData":{"DOI":"10.51169/ideguru.v8i3.667","ISSN":"2527-5712","abstract":"Keaktifan belajar siswa dapat dijadikan sebagai salah satu kunci keberhasilan dalam proses pembelajaran, untuk memperoleh proses pembelajaran yang optimal diperlukan media pembelajaran untuk membantu siswa aktif dan mudah memahami materi. Pada era digital ini guru juga harus bisa menggunakan media pembelajaran berbasis teknologi seperti aplikasi wordwall.  Aplikasi wordwall adalah sebuah aplikasi yang berisi macam-macam permainan edukatif yang mampu diaplikasikan sebagai media pembelajaran. Penelitian ini bertujuan yaitu menganalisis keaktifan belajar siswa dalam menggunakan aplikasi wordwall di kelas IVC SDN Karanganyar Gunung 02. Penelitian ini termasuk penelitian yang menggunakan metode deskriptif kualitatif. Pengumpulan data menggunakan teknik berupa observasi, wawancara, dan penulusuran dokumen. Penelitian ini menggunakan instrumen yaitu lembar observasi, lembar wawancara, dan lembar angket. Subjek dalam penelitian ini berjumlah 28 siswa. Hasil penelitian menunjukkan bahwa diperoleh data keaktifan belajar siswa dalam menggunakan aplikasi wordwall sebanyak 23 siswa mempunyai keaktifan belajar sangat baik dengan persentase 82%, dan 5 siswa memiliki keaktifan belajar baik dengan persentase 18% dalam menggunakan aplikasi wordwall.  Dari hasil wawancara yang telah dilaksanakan dengan siswa dapat diketahui bahwa siswa lebih antusias dalam proses pembelajaran menggunakan aplikasi wordwall daripada pembelajaran tanpa memakai media pembelajaran.","author":[{"dropping-particle":"","family":"Yanti","given":"Nuning Hardi","non-dropping-particle":"","parse-names":false,"suffix":""},{"dropping-particle":"","family":"Nuvitalia","given":"Duwi","non-dropping-particle":"","parse-names":false,"suffix":""},{"dropping-particle":"","family":"Miyono","given":"Noor","non-dropping-particle":"","parse-names":false,"suffix":""},{"dropping-particle":"","family":"Rizkiyati","given":"Nur","non-dropping-particle":"","parse-names":false,"suffix":""}],"container-title":"Ideguru: Jurnal Karya Ilmiah Guru","id":"ITEM-1","issue":"3","issued":{"date-parts":[["2023"]]},"page":"634-638","title":"Analisis Keaktifan Belajar Siswa Sekolah Dasar menggunakan Aplikasi Wordwall","type":"article-journal","volume":"8"},"uris":["http://www.mendeley.com/documents/?uuid=ce5d5276-c47d-4b83-b03b-8115d5ba3bd3"]}],"mendeley":{"formattedCitation":"(Yanti et al., 2023)","plainTextFormattedCitation":"(Yanti et al., 2023)","previouslyFormattedCitation":"(Yanti et al., 2023)"},"properties":{"noteIndex":0},"schema":"https://github.com/citation-style-language/schema/raw/master/csl-citation.json"}</w:instrText>
      </w:r>
      <w:r w:rsidRPr="00DF67D8">
        <w:rPr>
          <w:rFonts w:ascii="Garamond" w:hAnsi="Garamond"/>
          <w:sz w:val="24"/>
          <w:szCs w:val="24"/>
        </w:rPr>
        <w:fldChar w:fldCharType="separate"/>
      </w:r>
      <w:r w:rsidRPr="00DF67D8">
        <w:rPr>
          <w:rFonts w:ascii="Garamond" w:hAnsi="Garamond"/>
          <w:noProof/>
          <w:sz w:val="24"/>
          <w:szCs w:val="24"/>
        </w:rPr>
        <w:t>(Yanti et al., 2023)</w:t>
      </w:r>
      <w:r w:rsidRPr="00DF67D8">
        <w:rPr>
          <w:rFonts w:ascii="Garamond" w:hAnsi="Garamond"/>
          <w:sz w:val="24"/>
          <w:szCs w:val="24"/>
        </w:rPr>
        <w:fldChar w:fldCharType="end"/>
      </w:r>
      <w:r w:rsidRPr="00DF67D8">
        <w:rPr>
          <w:rFonts w:ascii="Garamond" w:hAnsi="Garamond"/>
          <w:sz w:val="24"/>
          <w:szCs w:val="24"/>
        </w:rPr>
        <w:t xml:space="preserve">. </w:t>
      </w:r>
    </w:p>
    <w:p w14:paraId="6E5C033F" w14:textId="77777777" w:rsidR="00DF67D8" w:rsidRPr="00DF67D8" w:rsidRDefault="00DF67D8" w:rsidP="00DF67D8">
      <w:pPr>
        <w:jc w:val="both"/>
        <w:rPr>
          <w:rFonts w:ascii="Garamond" w:hAnsi="Garamond"/>
          <w:sz w:val="24"/>
          <w:szCs w:val="24"/>
        </w:rPr>
      </w:pPr>
      <w:r w:rsidRPr="00DF67D8">
        <w:rPr>
          <w:rFonts w:ascii="Garamond" w:hAnsi="Garamond"/>
          <w:sz w:val="24"/>
          <w:szCs w:val="24"/>
        </w:rPr>
        <w:t xml:space="preserve">Indikator keaktifan belajar siswa menurut Sudjana (2016: 61)  yaitu (1) Siswa melaksanakan tugas belajarnya selama kegiatan pembelajaran berlangsung, (2) Selama kegiatan pembelajaran dilakukan, siswa mau terlibat dalam memecahkan masalah, (3) Apabila tidak memahami materi, siswa mau bertanya kepada teman atau guru, (4)Siswa mau berusaha mencari informasi yang diperlukan untuk memecahkan masalah yang sedang dihadapinya, (5) Siswa melakukan diskusi kelompok sesuai dengan petunjuk guru, (6) Siswa mampu menilai kemampuan dirinya dan hasil-hasil yang diperolehnya, (7) Siswa berlatih menyelesaikan soal atau masalah, (8) Siswa memiliki kesempatan untuk menggunakan apa yang telah diperolehnya dalam menyelesaikan tugas atau persoalan yang dihadapinya. Adapun indikator keaktifan menurut </w:t>
      </w:r>
      <w:r w:rsidRPr="00DF67D8">
        <w:rPr>
          <w:rFonts w:ascii="Garamond" w:hAnsi="Garamond"/>
          <w:sz w:val="24"/>
          <w:szCs w:val="24"/>
        </w:rPr>
        <w:fldChar w:fldCharType="begin" w:fldLock="1"/>
      </w:r>
      <w:r w:rsidRPr="00DF67D8">
        <w:rPr>
          <w:rFonts w:ascii="Garamond" w:hAnsi="Garamond"/>
          <w:sz w:val="24"/>
          <w:szCs w:val="24"/>
        </w:rPr>
        <w:instrText>ADDIN CSL_CITATION {"citationItems":[{"id":"ITEM-1","itemData":{"DOI":"10.21580/jec.2020.2.2.6059","author":[{"dropping-particle":"","family":"Rikawati, Kezia; Sitinjak","given":"Debora","non-dropping-particle":"","parse-names":false,"suffix":""}],"id":"ITEM-1","issue":"2","issued":{"date-parts":[["2020"]]},"page":"40-48","title":"Peningkatan Keaktifan Belajar Siswa dengan Penggunaan Metode Ceramah Interaktif","type":"article-journal","volume":"2"},"uris":["http://www.mendeley.com/documents/?uuid=5f2214f6-e9aa-46b6-bb2f-83f317783e23"]}],"mendeley":{"formattedCitation":"(Rikawati, Kezia; Sitinjak, 2020)","manualFormatting":"(Rikawati &amp; Sitinjak, 2020)","plainTextFormattedCitation":"(Rikawati, Kezia; Sitinjak, 2020)","previouslyFormattedCitation":"(Rikawati, Kezia; Sitinjak, 2020)"},"properties":{"noteIndex":0},"schema":"https://github.com/citation-style-language/schema/raw/master/csl-citation.json"}</w:instrText>
      </w:r>
      <w:r w:rsidRPr="00DF67D8">
        <w:rPr>
          <w:rFonts w:ascii="Garamond" w:hAnsi="Garamond"/>
          <w:sz w:val="24"/>
          <w:szCs w:val="24"/>
        </w:rPr>
        <w:fldChar w:fldCharType="separate"/>
      </w:r>
      <w:r w:rsidRPr="00DF67D8">
        <w:rPr>
          <w:rFonts w:ascii="Garamond" w:hAnsi="Garamond"/>
          <w:noProof/>
          <w:sz w:val="24"/>
          <w:szCs w:val="24"/>
        </w:rPr>
        <w:t>(Rikawati &amp; Sitinjak, 2020)</w:t>
      </w:r>
      <w:r w:rsidRPr="00DF67D8">
        <w:rPr>
          <w:rFonts w:ascii="Garamond" w:hAnsi="Garamond"/>
          <w:sz w:val="24"/>
          <w:szCs w:val="24"/>
        </w:rPr>
        <w:fldChar w:fldCharType="end"/>
      </w:r>
      <w:r w:rsidRPr="00DF67D8">
        <w:rPr>
          <w:rFonts w:ascii="Garamond" w:hAnsi="Garamond"/>
          <w:sz w:val="24"/>
          <w:szCs w:val="24"/>
        </w:rPr>
        <w:t xml:space="preserve"> yaitu : (1) Memiliki semangat dalam mengikuti pembelajaran, (2)Memiliki keberanian dalam mengajukan pertanyaan selama pembelajaran berlangsung, (3) Memiliki keberanian dalam menjawab pertanyaan yang diberikan, (4)Memiliki keberanian dalam mempresentasikan hasil pemahamannya di depan kelas. Melalui indikator-indikator tersebut, keaktifan siswa di dalam kelas dapat dimilai guru. </w:t>
      </w:r>
    </w:p>
    <w:p w14:paraId="5AF56F36" w14:textId="77777777" w:rsidR="00DF67D8" w:rsidRPr="00DF67D8" w:rsidRDefault="00DF67D8" w:rsidP="00DF67D8">
      <w:pPr>
        <w:jc w:val="both"/>
        <w:rPr>
          <w:rFonts w:ascii="Garamond" w:hAnsi="Garamond"/>
          <w:sz w:val="24"/>
          <w:szCs w:val="24"/>
        </w:rPr>
      </w:pPr>
      <w:r w:rsidRPr="00DF67D8">
        <w:rPr>
          <w:rFonts w:ascii="Garamond" w:hAnsi="Garamond"/>
          <w:sz w:val="24"/>
          <w:szCs w:val="24"/>
        </w:rPr>
        <w:t>Berdasarkan hasil observasi yang telah dilakukan pada kelas V B SDN Karanganyar Gunung 02, diketahui bahwa aktivitas belajar siswa dikategorikan rendah. Hal ini terjadi karena guru kurang maksimal dalam menggunakan media pembelajaran. Selama kegiatan pembelajaran berlangsung guru juga turut memengaruhi keaktifan belajar siswa. Salah satu yang memengaruhi keaktifan belajar siswa yaitu pemanfaatan penggunaan media pembelajaran.  Purwaningrum (2018:255) menyatakan bahwa media pembelajaran yaitu segala sesuatu yang dapat digunakan untuk menyampaikan pesan dari sebuah materi dan dapat mencapai tujuan pembelajaran. Pemanfaatan media pembelajaran yang tepat dapat membantu mencapai tujuan pembelajaran lebih efisien</w:t>
      </w:r>
      <w:r w:rsidRPr="00DF67D8">
        <w:rPr>
          <w:rFonts w:ascii="Garamond" w:hAnsi="Garamond"/>
          <w:sz w:val="24"/>
          <w:szCs w:val="24"/>
        </w:rPr>
        <w:fldChar w:fldCharType="begin" w:fldLock="1"/>
      </w:r>
      <w:r w:rsidRPr="00DF67D8">
        <w:rPr>
          <w:rFonts w:ascii="Garamond" w:hAnsi="Garamond"/>
          <w:sz w:val="24"/>
          <w:szCs w:val="24"/>
        </w:rPr>
        <w:instrText>ADDIN CSL_CITATION {"citationItems":[{"id":"ITEM-1","itemData":{"DOI":"10.59698/afeksi.v5i2.238","abstract":"Penelitian pengembangan ini di lakukan karena adanya kesulitan dari siswa dalam memahami materi tata surya pada kegiatan proses pembelajaran sehingga rendahnya hasil belajar yang di peroleh siswa, hal ini terjadi Ketika pada proses pembelajaran yang menerapkan media pembelajaran yang kurang tepat. Tujuan penelitian ini adalah untuk mengembangkan media pop up book untuk dapat meningkatkan hasil belajar siswa kelas VI dalam mata pelajaran IPA. Penelitian pengembangan media ini menggunakan penelitian pendekatan ADDIE (Analyze, Design, Development, Implementation, Evaluation) yang merupakan bentuk penelitian pengembangan. Penelitian ini melibatkan pembuatan buku pop-up yang berfokus pada tata surya, yang dirancang khusus untuk siswa sekolah dasar di kelas enam. Paradigma ADDIE terdiri dari lima tahap berbeda: analisis, desain, pengembangan, implementasi maupun evaluasi. Penelitian ini di lakukan 26 siswa kelas VI SDN 3 Krapyak Jepara. Validasi ahli media di dasarkan pada penilaian yang di lakukan oleh ahli materi dan ahli media. Validasi ahli media 1 memperoleh nilai 88,8%, validasi ahli media 2 memperoleh 82,2% dan validasi ahli materi memperoleh 80% sehingga menempati media pembelajaran yang sangat layak. Nilai rata-rata pretest sebesar 66,36% dengan jumlah siswa tuntas 11 dan nilai rata-rata pottest 81,7% degan siswa tuntas sebanyak 26. Uji t di gunakan untuk mengetahui keefektifan media pembelajaran yang di gunakan, hasil uji t menujukan sig (t-tailed) 0,000 ( 0,05) maka sesuai dasar pengambilan keputusan dalam uji paired sampel t-test terdapat perbedaan nilai hasil yang berarti antara kelompok pretest dan posttest. Dari hasil data tersebut dapat di simpulkan bahwa terdapat perbedaan hasil belajar siswa secara signifikan anatara sebelum dan sesudah menggunakan media pop up book.","author":[{"dropping-particle":"","family":"Febriyanti","given":"Linda","non-dropping-particle":"","parse-names":false,"suffix":""},{"dropping-particle":"","family":"Widiyono","given":"Aan","non-dropping-particle":"","parse-names":false,"suffix":""}],"container-title":"Afeksi: Jurnal Penelitian dan Evaluasi Pendidikan","id":"ITEM-1","issue":"2","issued":{"date-parts":[["2024"]]},"page":"212-221","title":"Pengembangan Media Pop Up Book Tata Surya terhadap Hasil Belajar Siswa Sekolah Dasar","type":"article-journal","volume":"5"},"uris":["http://www.mendeley.com/documents/?uuid=06514a15-a54f-472c-9d4c-e9b89df565a1"]}],"mendeley":{"formattedCitation":"(Febriyanti &amp; Widiyono, 2024)","plainTextFormattedCitation":"(Febriyanti &amp; Widiyono, 2024)","previouslyFormattedCitation":"(Febriyanti &amp; Widiyono, 2024)"},"properties":{"noteIndex":0},"schema":"https://github.com/citation-style-language/schema/raw/master/csl-citation.json"}</w:instrText>
      </w:r>
      <w:r w:rsidRPr="00DF67D8">
        <w:rPr>
          <w:rFonts w:ascii="Garamond" w:hAnsi="Garamond"/>
          <w:sz w:val="24"/>
          <w:szCs w:val="24"/>
        </w:rPr>
        <w:fldChar w:fldCharType="separate"/>
      </w:r>
      <w:r w:rsidRPr="00DF67D8">
        <w:rPr>
          <w:rFonts w:ascii="Garamond" w:hAnsi="Garamond"/>
          <w:noProof/>
          <w:sz w:val="24"/>
          <w:szCs w:val="24"/>
        </w:rPr>
        <w:t>(Febriyanti &amp; Widiyono, 2024)</w:t>
      </w:r>
      <w:r w:rsidRPr="00DF67D8">
        <w:rPr>
          <w:rFonts w:ascii="Garamond" w:hAnsi="Garamond"/>
          <w:sz w:val="24"/>
          <w:szCs w:val="24"/>
        </w:rPr>
        <w:fldChar w:fldCharType="end"/>
      </w:r>
      <w:r w:rsidRPr="00DF67D8">
        <w:rPr>
          <w:rFonts w:ascii="Garamond" w:hAnsi="Garamond"/>
          <w:sz w:val="24"/>
          <w:szCs w:val="24"/>
        </w:rPr>
        <w:t>. Media pembelajaran dapat mengacu pada sebuah alat atau media yang dimanfaatkan untuk mengkomunikasikan pesan untuk membantu siswa dalam memahami dan mencapai tujuan pembelajaran</w:t>
      </w:r>
      <w:r w:rsidRPr="00DF67D8">
        <w:rPr>
          <w:rFonts w:ascii="Garamond" w:hAnsi="Garamond"/>
          <w:sz w:val="24"/>
          <w:szCs w:val="24"/>
        </w:rPr>
        <w:fldChar w:fldCharType="begin" w:fldLock="1"/>
      </w:r>
      <w:r w:rsidRPr="00DF67D8">
        <w:rPr>
          <w:rFonts w:ascii="Garamond" w:hAnsi="Garamond"/>
          <w:sz w:val="24"/>
          <w:szCs w:val="24"/>
        </w:rPr>
        <w:instrText>ADDIN CSL_CITATION {"citationItems":[{"id":"ITEM-1","itemData":{"DOI":"10.24853/holistika.6.1.1-7","ISSN":"2579-6151","abstract":"ABSTRAKTujuan dari penelitian ini untuk mengetahui pengaruh metode belajar pop-up book terhadap hasil belajar siswa kelas V tema gangguan kesehatan pada organ peredaran darah di SDN 3 Getas. Penelitian ini menggunakan pendekatan kuantitatif. Desain yang digunakan dalam penelitian ini adalah pre-experimental design yang digunakan dalam penelitian ini adalah One Group Pretest-Posttest Design. Perolehan data dilakukan dengan observasi. Hasil observasi yang dilakukan peneliti guru dan siswa lebih tertarik menggunakan media pop-up book. Hasil dari penelitian serta pembahasan melalui tes pada siswa menunjukkan bahwa nilai Sig.(2-tailed) yaitu 0.00 lebih kecil dari 0.05 sehingga dalam hal ini Ho ditolak dan Ha diterima, sehingga terdapat pengaruh penggunaan media pop-up dengan hasil belajar siswa kelas V tema gangguan kesehatan pada organ peredaran darah di SDN 3 Getas.Kata kunci: Hasil Belajar, Pop-Up Book, Tematik","author":[{"dropping-particle":"","family":"Winda","given":"Puspita","non-dropping-particle":"","parse-names":false,"suffix":""},{"dropping-particle":"","family":"Pangestu","given":"Widya Trio","non-dropping-particle":"","parse-names":false,"suffix":""},{"dropping-particle":"","family":"Malaikosa","given":"Yes Matheos Lasarus","non-dropping-particle":"","parse-names":false,"suffix":""}],"container-title":"Jurnal Holistika","id":"ITEM-1","issue":"1","issued":{"date-parts":[["2022"]]},"page":"1","title":"Pengaruh Penggunaan Media Pop-Up Book Terhadap Hasil Belajar Siswa Kelas V Di Sekolah Dasar","type":"article-journal","volume":"6"},"uris":["http://www.mendeley.com/documents/?uuid=75ebe76a-5aab-4f35-b135-08599550862a"]}],"mendeley":{"formattedCitation":"(Winda et al., 2022)","plainTextFormattedCitation":"(Winda et al., 2022)","previouslyFormattedCitation":"(Winda et al., 2022)"},"properties":{"noteIndex":0},"schema":"https://github.com/citation-style-language/schema/raw/master/csl-citation.json"}</w:instrText>
      </w:r>
      <w:r w:rsidRPr="00DF67D8">
        <w:rPr>
          <w:rFonts w:ascii="Garamond" w:hAnsi="Garamond"/>
          <w:sz w:val="24"/>
          <w:szCs w:val="24"/>
        </w:rPr>
        <w:fldChar w:fldCharType="separate"/>
      </w:r>
      <w:r w:rsidRPr="00DF67D8">
        <w:rPr>
          <w:rFonts w:ascii="Garamond" w:hAnsi="Garamond"/>
          <w:noProof/>
          <w:sz w:val="24"/>
          <w:szCs w:val="24"/>
        </w:rPr>
        <w:t>(Winda et al., 2022)</w:t>
      </w:r>
      <w:r w:rsidRPr="00DF67D8">
        <w:rPr>
          <w:rFonts w:ascii="Garamond" w:hAnsi="Garamond"/>
          <w:sz w:val="24"/>
          <w:szCs w:val="24"/>
        </w:rPr>
        <w:fldChar w:fldCharType="end"/>
      </w:r>
      <w:r w:rsidRPr="00DF67D8">
        <w:rPr>
          <w:rFonts w:ascii="Garamond" w:hAnsi="Garamond"/>
          <w:sz w:val="24"/>
          <w:szCs w:val="24"/>
        </w:rPr>
        <w:t>. Tetapi, pada kenyataan di lapangan tidak sesuai dengan yang diharapkan, guru di sekolah dasar masih memiliki beberapa kendala, salah satunya membuat inovasi media pembelajaran. Dalam menentukan media pembelajaran, sebaiknya guru harus memperhatikan terlebih dahulu apakah media tersebut cocok digunakan pada materi yang akan disampaikan. Jika guru salah memilih media pembelajaran, maka hal tersebut akan berdampak buruk pada proses pembelajaran. Keberhasilan dari suatu media pembelajaran tergantung pada karakteristik siswa</w:t>
      </w:r>
      <w:r w:rsidRPr="00DF67D8">
        <w:rPr>
          <w:rFonts w:ascii="Garamond" w:hAnsi="Garamond"/>
          <w:sz w:val="24"/>
          <w:szCs w:val="24"/>
        </w:rPr>
        <w:fldChar w:fldCharType="begin" w:fldLock="1"/>
      </w:r>
      <w:r w:rsidRPr="00DF67D8">
        <w:rPr>
          <w:rFonts w:ascii="Garamond" w:hAnsi="Garamond"/>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Oktari, S.","given":"T.","non-dropping-particle":"","parse-names":false,"suffix":""},{"dropping-particle":"","family":"Desyandri","given":"","non-dropping-particle":"","parse-names":false,"suffix":""}],"container-title":"Jurnal Pendidikan dan Konseling","id":"ITEM-1","issue":"1","issued":{"date-parts":[["2023"]]},"page":"726-730","title":"Analisis Penggunaan Aplikasi Wordwall pada Pembelajaran IPA Kelas IV di Sekolah Dasar","type":"article-journal","volume":"5"},"uris":["http://www.mendeley.com/documents/?uuid=ff871f49-c98e-4f62-987d-b8b72dca6607"]}],"mendeley":{"formattedCitation":"(Oktari, S. &amp; Desyandri, 2023)","plainTextFormattedCitation":"(Oktari, S. &amp; Desyandri, 2023)","previouslyFormattedCitation":"(Oktari, S. &amp; Desyandri, 2023)"},"properties":{"noteIndex":0},"schema":"https://github.com/citation-style-language/schema/raw/master/csl-citation.json"}</w:instrText>
      </w:r>
      <w:r w:rsidRPr="00DF67D8">
        <w:rPr>
          <w:rFonts w:ascii="Garamond" w:hAnsi="Garamond"/>
          <w:sz w:val="24"/>
          <w:szCs w:val="24"/>
        </w:rPr>
        <w:fldChar w:fldCharType="separate"/>
      </w:r>
      <w:r w:rsidRPr="00DF67D8">
        <w:rPr>
          <w:rFonts w:ascii="Garamond" w:hAnsi="Garamond"/>
          <w:noProof/>
          <w:sz w:val="24"/>
          <w:szCs w:val="24"/>
        </w:rPr>
        <w:t>(Oktari, S. &amp; Desyandri, 2023)</w:t>
      </w:r>
      <w:r w:rsidRPr="00DF67D8">
        <w:rPr>
          <w:rFonts w:ascii="Garamond" w:hAnsi="Garamond"/>
          <w:sz w:val="24"/>
          <w:szCs w:val="24"/>
        </w:rPr>
        <w:fldChar w:fldCharType="end"/>
      </w:r>
      <w:r w:rsidRPr="00DF67D8">
        <w:rPr>
          <w:rFonts w:ascii="Garamond" w:hAnsi="Garamond"/>
          <w:sz w:val="24"/>
          <w:szCs w:val="24"/>
        </w:rPr>
        <w:t xml:space="preserve">. </w:t>
      </w:r>
    </w:p>
    <w:p w14:paraId="2CF30914" w14:textId="2C167C03" w:rsidR="00DF67D8" w:rsidRPr="00DF67D8" w:rsidRDefault="00DF67D8" w:rsidP="00DF67D8">
      <w:pPr>
        <w:pStyle w:val="HEPISUB1"/>
        <w:spacing w:before="0" w:after="60"/>
        <w:jc w:val="both"/>
        <w:rPr>
          <w:b w:val="0"/>
          <w:bCs/>
          <w:lang w:val="en-US"/>
        </w:rPr>
      </w:pPr>
      <w:r w:rsidRPr="00DF67D8">
        <w:rPr>
          <w:b w:val="0"/>
          <w:bCs/>
          <w:szCs w:val="24"/>
        </w:rPr>
        <w:t xml:space="preserve">Perkembangan teknologi dapat memberikan dampak munculnya berbagai macam media pembelajaran. Adapun salah satu media pembelajaran yang dapat dibuat sebuah inovasi yaitu media pembelajaran </w:t>
      </w:r>
      <w:r w:rsidRPr="00DF67D8">
        <w:rPr>
          <w:b w:val="0"/>
          <w:bCs/>
          <w:i/>
          <w:iCs/>
          <w:szCs w:val="24"/>
        </w:rPr>
        <w:t xml:space="preserve">wordwall. </w:t>
      </w:r>
      <w:r w:rsidRPr="00DF67D8">
        <w:rPr>
          <w:b w:val="0"/>
          <w:bCs/>
          <w:szCs w:val="24"/>
        </w:rPr>
        <w:t xml:space="preserve">Media pembelajaran </w:t>
      </w:r>
      <w:r w:rsidRPr="00DF67D8">
        <w:rPr>
          <w:b w:val="0"/>
          <w:bCs/>
          <w:i/>
          <w:iCs/>
          <w:szCs w:val="24"/>
        </w:rPr>
        <w:t xml:space="preserve">wordwall </w:t>
      </w:r>
      <w:r w:rsidRPr="00DF67D8">
        <w:rPr>
          <w:b w:val="0"/>
          <w:bCs/>
          <w:szCs w:val="24"/>
        </w:rPr>
        <w:t xml:space="preserve">adalah sebuah media pembelajaran </w:t>
      </w:r>
      <w:r w:rsidRPr="00DF67D8">
        <w:rPr>
          <w:b w:val="0"/>
          <w:bCs/>
          <w:szCs w:val="24"/>
        </w:rPr>
        <w:lastRenderedPageBreak/>
        <w:t xml:space="preserve">yang terdapat di </w:t>
      </w:r>
      <w:r w:rsidRPr="00DF67D8">
        <w:rPr>
          <w:b w:val="0"/>
          <w:bCs/>
          <w:i/>
          <w:iCs/>
          <w:szCs w:val="24"/>
        </w:rPr>
        <w:t xml:space="preserve">website </w:t>
      </w:r>
      <w:r w:rsidRPr="00DF67D8">
        <w:rPr>
          <w:b w:val="0"/>
          <w:bCs/>
          <w:szCs w:val="24"/>
        </w:rPr>
        <w:t xml:space="preserve"> guna dalam melakukan evaluasi pembelajaran seperti evaluasi dalam bentuk mengelompokkan, kuis, menjodohkan, dan esai pendek</w:t>
      </w:r>
      <w:r w:rsidRPr="00DF67D8">
        <w:rPr>
          <w:b w:val="0"/>
          <w:bCs/>
          <w:szCs w:val="24"/>
        </w:rPr>
        <w:fldChar w:fldCharType="begin" w:fldLock="1"/>
      </w:r>
      <w:r w:rsidRPr="00DF67D8">
        <w:rPr>
          <w:b w:val="0"/>
          <w:bCs/>
          <w:szCs w:val="24"/>
        </w:rPr>
        <w:instrText>ADDIN CSL_CITATION {"citationItems":[{"id":"ITEM-1","itemData":{"ISSN":"2527-3043","abstract":"Perkembangan teknologi berdampak sangat besar dalam dunia pendidikan. Bentuk dari kemajuan teknologi tersebut yaitu dengan hadirnya aplikasi-aplikasi yang mendukung proses pembelajaran daring. Aplikasi Linktree dan Wordwall sebagai pendukung dalam pembelajaran daring. Tujuan penelitian ini yaitu untuk menguji efektivitas penerapan Aplikasi Linktree dan Wordwall dengan motivasi intrinsik siswa  kelas V. Metode penelitian ini menggunakan kuantitatif jenis korelasi. Instrumen dalam penelitian ini yaitu lembar angket. Berdasarkan hasil penelitian yang didapatkan  (ry2.1) sebesar 0,329 serta skor signifikansi yaitu 0,010 atau &amp;lt; 0,05. Kesimpulannya yaitu ada  korelasi yang signifikan antara X2 dan Y dengan cara mengontrol variabel X1.  Jika dilihat dari harka kritik dari r-Product Moment menunjukkan korelasi antara aplikasi linktree dan wordwall dengan motivasi intrinsik menunjukkan kualifikasi cukup kuat. Berdasarkan analisis data dapat disimpulkan, ada hubungan yang signifikan penggunaan Aplikasi Linktree dan Wordwall dengan motivasi instrinsik Siswa Kelas V SDN Cilangkap 01 Pagi Jakarta Timur.","author":[{"dropping-particle":"","family":"Nurafni","given":"","non-dropping-particle":"","parse-names":false,"suffix":""},{"dropping-particle":"","family":"Ninawati","given":"Mimin","non-dropping-particle":"","parse-names":false,"suffix":""}],"container-title":"Jurnal Pemikiran dan Pengembangan Sekolah Dasar (JP2SD)","id":"ITEM-1","issue":"2","issued":{"date-parts":[["2021"]]},"page":"217-225","title":"Efektivitas Penerapan Aplikasi Linktree dan Wordwall Terhadap Motivasi Intrinsik Siswa Kelas V Sekolah Dasar","type":"article-journal","volume":"9"},"uris":["http://www.mendeley.com/documents/?uuid=21e24a62-7997-43bd-b4a2-a87a235c1bad"]}],"mendeley":{"formattedCitation":"(Nurafni &amp; Ninawati, 2021)","plainTextFormattedCitation":"(Nurafni &amp; Ninawati, 2021)","previouslyFormattedCitation":"(Nurafni &amp; Ninawati, 2021)"},"properties":{"noteIndex":0},"schema":"https://github.com/citation-style-language/schema/raw/master/csl-citation.json"}</w:instrText>
      </w:r>
      <w:r w:rsidRPr="00DF67D8">
        <w:rPr>
          <w:b w:val="0"/>
          <w:bCs/>
          <w:szCs w:val="24"/>
        </w:rPr>
        <w:fldChar w:fldCharType="separate"/>
      </w:r>
      <w:r w:rsidRPr="00DF67D8">
        <w:rPr>
          <w:b w:val="0"/>
          <w:bCs/>
          <w:noProof/>
          <w:szCs w:val="24"/>
        </w:rPr>
        <w:t>(Nurafni &amp; Ninawati, 2021)</w:t>
      </w:r>
      <w:r w:rsidRPr="00DF67D8">
        <w:rPr>
          <w:b w:val="0"/>
          <w:bCs/>
          <w:szCs w:val="24"/>
        </w:rPr>
        <w:fldChar w:fldCharType="end"/>
      </w:r>
      <w:r w:rsidRPr="00DF67D8">
        <w:rPr>
          <w:b w:val="0"/>
          <w:bCs/>
          <w:szCs w:val="24"/>
        </w:rPr>
        <w:t xml:space="preserve">. </w:t>
      </w:r>
      <w:r w:rsidRPr="00DF67D8">
        <w:rPr>
          <w:b w:val="0"/>
          <w:bCs/>
          <w:i/>
          <w:iCs/>
          <w:szCs w:val="24"/>
        </w:rPr>
        <w:t xml:space="preserve">Wordwall </w:t>
      </w:r>
      <w:r w:rsidRPr="00DF67D8">
        <w:rPr>
          <w:b w:val="0"/>
          <w:bCs/>
          <w:szCs w:val="24"/>
        </w:rPr>
        <w:t>adalah sebuah aplikasi yang dapat digunakan sebagai media pembelajaran, alat penilaian daring, sumber belajar daring yang menarik bagi siswa</w:t>
      </w:r>
      <w:r w:rsidRPr="00DF67D8">
        <w:rPr>
          <w:b w:val="0"/>
          <w:bCs/>
          <w:szCs w:val="24"/>
        </w:rPr>
        <w:fldChar w:fldCharType="begin" w:fldLock="1"/>
      </w:r>
      <w:r w:rsidRPr="00DF67D8">
        <w:rPr>
          <w:b w:val="0"/>
          <w:bCs/>
          <w:szCs w:val="24"/>
        </w:rPr>
        <w:instrText>ADDIN CSL_CITATION {"citationItems":[{"id":"ITEM-1","itemData":{"DOI":"10.31764/jpmb.v4i2.4112","ISSN":"2614-5251","abstract":"ABSTRAKPandemi Covid-19 telah merubah proses pembelajaran di sekolah dasar dari pembelajaran luring menjadi pembelajaran daring. Salah satu kendala yang dihadapi guru sekolah dasar adalah penggunaan aplikasi pembelajaran daring yang menarik bagi siswa. Kegiatan pengabdian ini merupakan pelatihan penggunaan aplikasi Quizziz dan Wordwall dalam pembelajaran bagi guru-guru SDIT Al-Kahfi. Sasaran dari kegiatan ini adalah 25 orang guru yang merupakan mitra pengabdian. Kegiatan dilaksanakan secara daring melalui platform Zoom . Kegiatan terdiri dari dua tahap yaitu 1) Pemaparan materi dan praktek penggunaan aplikasi Quizizz, 2) Pemaparan materi dan praktek penggunaan aplikasi Wordwall. Teknik pengumpulan data menggunakan angket atau kuesioner. Analisis data menggunakan rata-rata respon peserta. Hasil respon peserta menunjukkan hasil yang positif dimana para guru mendapatkan pengetahuan dan keterampila dalam penggunaan aplikasi Quizizz dan Wordwall. Kendala dalam kegiatan ini terkait dengan kestabilan jaringan internet. Kata kunci: quizizz; wordwall; sekolah dasar ABSTRACTPandemic Covid-19 has changed the learning process in the elementary school from offline learning to online learning. One of the obstacles faced by elementary school teachers was the use of online learning application that were attractive for students. This service activity was a training on the use of the Quizziz and Wordwall applications in learning for SDIT Al-Kahfi teachers. The target of this activity is 25 teachers. The activity consists of two stages, namely 1) Presentation of the material and practice of using the Quizizz application, 2) Presentation of the material and practice of using the Wordwall application. Data collection techniques was a questionnaire. Data analysis using the average of participant responses. The results of the participants' responses showed positive results where the teachers gained knowledge and skills in using the Quizizz and Wordwall applications. The obstacles in this activity are related to the stability of the internet network. Keywords: quizizz; wordwall; elementary school","author":[{"dropping-particle":"","family":"Sari","given":"Prima Mutia","non-dropping-particle":"","parse-names":false,"suffix":""},{"dropping-particle":"","family":"Yarza","given":"Husnin Nahry","non-dropping-particle":"","parse-names":false,"suffix":""}],"container-title":"SELAPARANG Jurnal Pengabdian Masyarakat Berkemajuan","id":"ITEM-1","issue":"2","issued":{"date-parts":[["2021"]]},"page":"195","title":"Pelatihan Penggunaan Aplikasi Quizizz Dan Wordwall Pada Pembelajaran Ipa Bagi Guru-Guru Sdit Al-Kahfi","type":"article-journal","volume":"4"},"uris":["http://www.mendeley.com/documents/?uuid=23427bdd-f19d-4c96-9eec-dadf4ba784c7"]}],"mendeley":{"formattedCitation":"(Sari &amp; Yarza, 2021)","plainTextFormattedCitation":"(Sari &amp; Yarza, 2021)","previouslyFormattedCitation":"(Sari &amp; Yarza, 2021)"},"properties":{"noteIndex":0},"schema":"https://github.com/citation-style-language/schema/raw/master/csl-citation.json"}</w:instrText>
      </w:r>
      <w:r w:rsidRPr="00DF67D8">
        <w:rPr>
          <w:b w:val="0"/>
          <w:bCs/>
          <w:szCs w:val="24"/>
        </w:rPr>
        <w:fldChar w:fldCharType="separate"/>
      </w:r>
      <w:r w:rsidRPr="00DF67D8">
        <w:rPr>
          <w:b w:val="0"/>
          <w:bCs/>
          <w:noProof/>
          <w:szCs w:val="24"/>
        </w:rPr>
        <w:t>(Sari &amp; Yarza, 2021)</w:t>
      </w:r>
      <w:r w:rsidRPr="00DF67D8">
        <w:rPr>
          <w:b w:val="0"/>
          <w:bCs/>
          <w:szCs w:val="24"/>
        </w:rPr>
        <w:fldChar w:fldCharType="end"/>
      </w:r>
      <w:r w:rsidRPr="00DF67D8">
        <w:rPr>
          <w:b w:val="0"/>
          <w:bCs/>
          <w:szCs w:val="24"/>
        </w:rPr>
        <w:t xml:space="preserve">. Pemilihan aplikasi </w:t>
      </w:r>
      <w:r w:rsidRPr="00DF67D8">
        <w:rPr>
          <w:b w:val="0"/>
          <w:bCs/>
          <w:i/>
          <w:iCs/>
          <w:szCs w:val="24"/>
        </w:rPr>
        <w:t xml:space="preserve">wardwall </w:t>
      </w:r>
      <w:r w:rsidRPr="00DF67D8">
        <w:rPr>
          <w:b w:val="0"/>
          <w:bCs/>
          <w:szCs w:val="24"/>
        </w:rPr>
        <w:t xml:space="preserve"> dikarenakan apliasi ini merupakan sebuah media pembelajaran yang mudah dan menarik digunakan pada tingkat sekolah dasar</w:t>
      </w:r>
      <w:r w:rsidRPr="00DF67D8">
        <w:rPr>
          <w:b w:val="0"/>
          <w:bCs/>
          <w:szCs w:val="24"/>
        </w:rPr>
        <w:fldChar w:fldCharType="begin" w:fldLock="1"/>
      </w:r>
      <w:r w:rsidRPr="00DF67D8">
        <w:rPr>
          <w:b w:val="0"/>
          <w:bCs/>
          <w:szCs w:val="24"/>
        </w:rPr>
        <w:instrText>ADDIN CSL_CITATION {"citationItems":[{"id":"ITEM-1","itemData":{"DOI":"10.51169/ideguru.v8i3.667","ISSN":"2527-5712","abstract":"Keaktifan belajar siswa dapat dijadikan sebagai salah satu kunci keberhasilan dalam proses pembelajaran, untuk memperoleh proses pembelajaran yang optimal diperlukan media pembelajaran untuk membantu siswa aktif dan mudah memahami materi. Pada era digital ini guru juga harus bisa menggunakan media pembelajaran berbasis teknologi seperti aplikasi wordwall.  Aplikasi wordwall adalah sebuah aplikasi yang berisi macam-macam permainan edukatif yang mampu diaplikasikan sebagai media pembelajaran. Penelitian ini bertujuan yaitu menganalisis keaktifan belajar siswa dalam menggunakan aplikasi wordwall di kelas IVC SDN Karanganyar Gunung 02. Penelitian ini termasuk penelitian yang menggunakan metode deskriptif kualitatif. Pengumpulan data menggunakan teknik berupa observasi, wawancara, dan penulusuran dokumen. Penelitian ini menggunakan instrumen yaitu lembar observasi, lembar wawancara, dan lembar angket. Subjek dalam penelitian ini berjumlah 28 siswa. Hasil penelitian menunjukkan bahwa diperoleh data keaktifan belajar siswa dalam menggunakan aplikasi wordwall sebanyak 23 siswa mempunyai keaktifan belajar sangat baik dengan persentase 82%, dan 5 siswa memiliki keaktifan belajar baik dengan persentase 18% dalam menggunakan aplikasi wordwall.  Dari hasil wawancara yang telah dilaksanakan dengan siswa dapat diketahui bahwa siswa lebih antusias dalam proses pembelajaran menggunakan aplikasi wordwall daripada pembelajaran tanpa memakai media pembelajaran.","author":[{"dropping-particle":"","family":"Yanti","given":"Nuning Hardi","non-dropping-particle":"","parse-names":false,"suffix":""},{"dropping-particle":"","family":"Nuvitalia","given":"Duwi","non-dropping-particle":"","parse-names":false,"suffix":""},{"dropping-particle":"","family":"Miyono","given":"Noor","non-dropping-particle":"","parse-names":false,"suffix":""},{"dropping-particle":"","family":"Rizkiyati","given":"Nur","non-dropping-particle":"","parse-names":false,"suffix":""}],"container-title":"Ideguru: Jurnal Karya Ilmiah Guru","id":"ITEM-1","issue":"3","issued":{"date-parts":[["2023"]]},"page":"634-638","title":"Analisis Keaktifan Belajar Siswa Sekolah Dasar menggunakan Aplikasi Wordwall","type":"article-journal","volume":"8"},"uris":["http://www.mendeley.com/documents/?uuid=ce5d5276-c47d-4b83-b03b-8115d5ba3bd3"]}],"mendeley":{"formattedCitation":"(Yanti et al., 2023)","plainTextFormattedCitation":"(Yanti et al., 2023)","previouslyFormattedCitation":"(Yanti et al., 2023)"},"properties":{"noteIndex":0},"schema":"https://github.com/citation-style-language/schema/raw/master/csl-citation.json"}</w:instrText>
      </w:r>
      <w:r w:rsidRPr="00DF67D8">
        <w:rPr>
          <w:b w:val="0"/>
          <w:bCs/>
          <w:szCs w:val="24"/>
        </w:rPr>
        <w:fldChar w:fldCharType="separate"/>
      </w:r>
      <w:r w:rsidRPr="00DF67D8">
        <w:rPr>
          <w:b w:val="0"/>
          <w:bCs/>
          <w:noProof/>
          <w:szCs w:val="24"/>
        </w:rPr>
        <w:t>(Yanti et al., 2023)</w:t>
      </w:r>
      <w:r w:rsidRPr="00DF67D8">
        <w:rPr>
          <w:b w:val="0"/>
          <w:bCs/>
          <w:szCs w:val="24"/>
        </w:rPr>
        <w:fldChar w:fldCharType="end"/>
      </w:r>
      <w:r w:rsidRPr="00DF67D8">
        <w:rPr>
          <w:b w:val="0"/>
          <w:bCs/>
          <w:szCs w:val="24"/>
        </w:rPr>
        <w:t xml:space="preserve">. Pada penelitian sebelumnya yang telah dilakukan oleh </w:t>
      </w:r>
      <w:r w:rsidRPr="00DF67D8">
        <w:rPr>
          <w:b w:val="0"/>
          <w:bCs/>
          <w:szCs w:val="24"/>
        </w:rPr>
        <w:fldChar w:fldCharType="begin" w:fldLock="1"/>
      </w:r>
      <w:r w:rsidRPr="00DF67D8">
        <w:rPr>
          <w:b w:val="0"/>
          <w:bCs/>
          <w:szCs w:val="24"/>
        </w:rPr>
        <w:instrText>ADDIN CSL_CITATION {"citationItems":[{"id":"ITEM-1","itemData":{"DOI":"10.31004/basicedu.v6i5.3616","ISSN":"2580-3735","abstract":"Penelitian ini bertujuan apakah terdapat pengaruh media pembelajaran wordwall terhadap motivasi belajar siswa. Metode penelitian menggunakan quasi eksperimen yaitu terdapat kelas eksperimen dan kelas kontrol dengan randomized pre-test post-test group design. Seluruh siswa kelas IV SDN Pisangan Baru 09 dengan berjumlah 60 peserta didik sebagai populasi. siswa kelas IV A yang berjumlah 30 dan siswa kelas IV B 30 siswa sebagai sampel. Penelitian ini menggunakan instrumen angket berjumlah 16 pernyataan yang sudah teruji valid dan reliabel. Selanjutnya pada analisis data pada penelitian ini menggunakan uji normalitas menggunakan Shapiro Wilk, uji homogenitas menggunakan uji Levane dan uji hipotesis menggunakan paired sampel t-test nilai terdapat pengaruh perbedaan yang terjadi sebelum dilakukan treatmen dan sesudah diberikan treatmen. Dilanjutkan Uji N-gain Score menunjukan nilai kelas menggunakan media wordwall dengan media wordwall cukup efektif terhadap motivasi belajar siswa. Sementara nilai kelas memakai media power point kategori tidak efektif terhadap motivasi belajar siswa.","author":[{"dropping-particle":"","family":"Permana","given":"Septariawan Prasetya","non-dropping-particle":"","parse-names":false,"suffix":""},{"dropping-particle":"","family":"Kasriman","given":"Kasriman","non-dropping-particle":"","parse-names":false,"suffix":""}],"container-title":"Jurnal Basicedu","id":"ITEM-1","issue":"5","issued":{"date-parts":[["2022"]]},"page":"7831-7839","title":"Pengaruh Media Pembelajaran Wordwall terhadap Motivasi Belajar IPS Kelas IV","type":"article-journal","volume":"6"},"uris":["http://www.mendeley.com/documents/?uuid=7b630ba4-711a-4c63-ae8e-59fe1b9ea43e"]}],"mendeley":{"formattedCitation":"(Permana &amp; Kasriman, 2022)","plainTextFormattedCitation":"(Permana &amp; Kasriman, 2022)","previouslyFormattedCitation":"(Permana &amp; Kasriman, 2022)"},"properties":{"noteIndex":0},"schema":"https://github.com/citation-style-language/schema/raw/master/csl-citation.json"}</w:instrText>
      </w:r>
      <w:r w:rsidRPr="00DF67D8">
        <w:rPr>
          <w:b w:val="0"/>
          <w:bCs/>
          <w:szCs w:val="24"/>
        </w:rPr>
        <w:fldChar w:fldCharType="separate"/>
      </w:r>
      <w:r w:rsidRPr="00DF67D8">
        <w:rPr>
          <w:b w:val="0"/>
          <w:bCs/>
          <w:noProof/>
          <w:szCs w:val="24"/>
        </w:rPr>
        <w:t>(Permana &amp; Kasriman, 2022)</w:t>
      </w:r>
      <w:r w:rsidRPr="00DF67D8">
        <w:rPr>
          <w:b w:val="0"/>
          <w:bCs/>
          <w:szCs w:val="24"/>
        </w:rPr>
        <w:fldChar w:fldCharType="end"/>
      </w:r>
      <w:r w:rsidRPr="00DF67D8">
        <w:rPr>
          <w:b w:val="0"/>
          <w:bCs/>
          <w:szCs w:val="24"/>
        </w:rPr>
        <w:t xml:space="preserve"> menunjukkan bahwa nilai kelas yang menerapkan media </w:t>
      </w:r>
      <w:r w:rsidRPr="00DF67D8">
        <w:rPr>
          <w:b w:val="0"/>
          <w:bCs/>
          <w:i/>
          <w:iCs/>
          <w:szCs w:val="24"/>
        </w:rPr>
        <w:t xml:space="preserve">wordwall </w:t>
      </w:r>
      <w:r w:rsidRPr="00DF67D8">
        <w:rPr>
          <w:b w:val="0"/>
          <w:bCs/>
          <w:szCs w:val="24"/>
        </w:rPr>
        <w:t xml:space="preserve"> cukup efektif pada motivasi belajar siswa. Maka peneliti dapat mengambil kesimpulan bahwa terdapat kesamaan dalam menggunakan aplikasi </w:t>
      </w:r>
      <w:r w:rsidRPr="00DF67D8">
        <w:rPr>
          <w:b w:val="0"/>
          <w:bCs/>
          <w:i/>
          <w:iCs/>
          <w:szCs w:val="24"/>
        </w:rPr>
        <w:t xml:space="preserve">wardwall, </w:t>
      </w:r>
      <w:r w:rsidRPr="00DF67D8">
        <w:rPr>
          <w:b w:val="0"/>
          <w:bCs/>
          <w:szCs w:val="24"/>
        </w:rPr>
        <w:t xml:space="preserve">tetapi pada penelitian ini memiliki perbedaan pada subjek penelitian, lokasi penelitian dan jenis penelitian yang berbeda dari peneliti sebelumnya. Pada penelitian ini memiliki tujuan untuk mengnalisis keaktifan belajar siswa pada saat menggunakan aplikasi </w:t>
      </w:r>
      <w:r w:rsidRPr="00DF67D8">
        <w:rPr>
          <w:b w:val="0"/>
          <w:bCs/>
          <w:i/>
          <w:iCs/>
          <w:szCs w:val="24"/>
        </w:rPr>
        <w:t xml:space="preserve">wordwall </w:t>
      </w:r>
      <w:r w:rsidRPr="00DF67D8">
        <w:rPr>
          <w:b w:val="0"/>
          <w:bCs/>
          <w:szCs w:val="24"/>
        </w:rPr>
        <w:t>di kelas VB pada pembelajaran IPAS di SDN Karanganyar Gunung 02</w:t>
      </w:r>
      <w:r w:rsidRPr="00DF67D8">
        <w:rPr>
          <w:b w:val="0"/>
          <w:bCs/>
          <w:szCs w:val="24"/>
          <w:lang w:val="en-US"/>
        </w:rPr>
        <w:t>.</w:t>
      </w:r>
    </w:p>
    <w:p w14:paraId="10A5FCF2" w14:textId="77777777" w:rsidR="00055E9A" w:rsidRPr="00DF67D8" w:rsidRDefault="00B33879" w:rsidP="00A65A35">
      <w:pPr>
        <w:pStyle w:val="HEPISUB1"/>
        <w:rPr>
          <w:lang w:val="en-US"/>
        </w:rPr>
      </w:pPr>
      <w:proofErr w:type="spellStart"/>
      <w:r w:rsidRPr="00DF67D8">
        <w:rPr>
          <w:lang w:val="en-US"/>
        </w:rPr>
        <w:t>Metode</w:t>
      </w:r>
      <w:proofErr w:type="spellEnd"/>
    </w:p>
    <w:p w14:paraId="21A6C5C6" w14:textId="77777777" w:rsidR="00DF67D8" w:rsidRPr="00DF67D8" w:rsidRDefault="00DF67D8" w:rsidP="00DF67D8">
      <w:pPr>
        <w:ind w:firstLine="720"/>
        <w:jc w:val="both"/>
        <w:rPr>
          <w:rFonts w:ascii="Garamond" w:hAnsi="Garamond"/>
          <w:sz w:val="24"/>
          <w:szCs w:val="24"/>
        </w:rPr>
      </w:pPr>
      <w:r w:rsidRPr="00DF67D8">
        <w:rPr>
          <w:rFonts w:ascii="Garamond" w:hAnsi="Garamond"/>
          <w:sz w:val="24"/>
          <w:szCs w:val="24"/>
        </w:rPr>
        <w:t xml:space="preserve">Metode penelitian yang digunakan penelitian ini yaitu metode penelitian deskriptif kualitatif. Metode penelitian deskriptif kualitatif merupakan susunan dari kegiatan yang dilakukan untuk mendapatkan data yang sesuai dengan fakta di lapangan (Sugiyono, 2019). Menurut (Rusandi &amp; Rusli, 2021) jenis penelitian deskriptif kualitatif adalah jenis penelitian yang dapat menghasilkan data yang sebenarnya tanpa adanya proses manipulasi atau perlakuan-perlakun yang lain. Tujuan penelitian ini adalah untuk menyajikan gambaran secara lengkap tentang suatu kejadian guna untuk mengklarifikasi dan mengekspos dari suatu fenomena yang terjadi. Tidak lain melalui cara mendeskripsikan beberapa jumlah variabel yang berhubungan dengan masalah yang diteliti. Penelitian ini menafsirkan serta menjelaskan data yang berhubungan dengan situasi yang terjadi, sikap dan perspektif yang terjadi di dalam suatu masyarakat. </w:t>
      </w:r>
    </w:p>
    <w:p w14:paraId="15FE132D" w14:textId="77777777" w:rsidR="00DF67D8" w:rsidRPr="00DF67D8" w:rsidRDefault="00DF67D8" w:rsidP="00DF67D8">
      <w:pPr>
        <w:ind w:firstLine="720"/>
        <w:jc w:val="both"/>
        <w:rPr>
          <w:rFonts w:ascii="Garamond" w:hAnsi="Garamond"/>
          <w:b/>
          <w:bCs/>
          <w:sz w:val="24"/>
          <w:szCs w:val="24"/>
        </w:rPr>
      </w:pPr>
      <w:r w:rsidRPr="00DF67D8">
        <w:rPr>
          <w:rFonts w:ascii="Garamond" w:hAnsi="Garamond"/>
          <w:sz w:val="24"/>
          <w:szCs w:val="24"/>
        </w:rPr>
        <w:t xml:space="preserve">Subjek penelitian ini adalah peserta didik kelas V B di SDN Karanganyar Gunung 02 Kota Semarang, yang berjumlah 3 peserta didik. Teknik sampling yang digunakan dalam penelitian ini adalah </w:t>
      </w:r>
      <w:r w:rsidRPr="00DF67D8">
        <w:rPr>
          <w:rFonts w:ascii="Garamond" w:hAnsi="Garamond"/>
          <w:i/>
          <w:iCs/>
          <w:sz w:val="24"/>
          <w:szCs w:val="24"/>
        </w:rPr>
        <w:t xml:space="preserve">purposive sampling </w:t>
      </w:r>
      <w:r w:rsidRPr="00DF67D8">
        <w:rPr>
          <w:rFonts w:ascii="Garamond" w:hAnsi="Garamond"/>
          <w:sz w:val="24"/>
          <w:szCs w:val="24"/>
        </w:rPr>
        <w:t>dengan mengambil tiga subjek yang mudah diajak untuk berkomunikasi. Teknik pengumpulan data yang digunakan dalam penelitian ini yaitu wawancara dan observasi. Teknik analisis data yang digunakan dalam penelitian ini adalah analisis deskriptif.</w:t>
      </w:r>
    </w:p>
    <w:p w14:paraId="4F325B72" w14:textId="77777777" w:rsidR="00DF67D8" w:rsidRPr="00DF67D8" w:rsidRDefault="00DF67D8" w:rsidP="00DF67D8">
      <w:pPr>
        <w:jc w:val="center"/>
        <w:rPr>
          <w:rFonts w:ascii="Garamond" w:hAnsi="Garamond"/>
          <w:b/>
          <w:bCs/>
          <w:sz w:val="24"/>
          <w:szCs w:val="24"/>
        </w:rPr>
      </w:pPr>
      <w:r w:rsidRPr="00DF67D8">
        <w:rPr>
          <w:rFonts w:ascii="Garamond" w:hAnsi="Garamond"/>
          <w:b/>
          <w:bCs/>
          <w:sz w:val="24"/>
          <w:szCs w:val="24"/>
        </w:rPr>
        <w:t>Tabel 1. Instrumen Penelitian</w:t>
      </w:r>
    </w:p>
    <w:tbl>
      <w:tblPr>
        <w:tblStyle w:val="TableGrid"/>
        <w:tblW w:w="0" w:type="auto"/>
        <w:tblLook w:val="04A0" w:firstRow="1" w:lastRow="0" w:firstColumn="1" w:lastColumn="0" w:noHBand="0" w:noVBand="1"/>
      </w:tblPr>
      <w:tblGrid>
        <w:gridCol w:w="2229"/>
        <w:gridCol w:w="2159"/>
        <w:gridCol w:w="2285"/>
        <w:gridCol w:w="2104"/>
      </w:tblGrid>
      <w:tr w:rsidR="00DF67D8" w:rsidRPr="00DF67D8" w14:paraId="00984A13" w14:textId="77777777" w:rsidTr="002F68E4">
        <w:tc>
          <w:tcPr>
            <w:tcW w:w="2254" w:type="dxa"/>
          </w:tcPr>
          <w:p w14:paraId="59EB03CC"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Tujuan Penelitian</w:t>
            </w:r>
          </w:p>
        </w:tc>
        <w:tc>
          <w:tcPr>
            <w:tcW w:w="2254" w:type="dxa"/>
          </w:tcPr>
          <w:p w14:paraId="27FD8BB8"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Variabel Penelitian</w:t>
            </w:r>
          </w:p>
        </w:tc>
        <w:tc>
          <w:tcPr>
            <w:tcW w:w="2254" w:type="dxa"/>
          </w:tcPr>
          <w:p w14:paraId="44E5C6D1"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Indikator</w:t>
            </w:r>
          </w:p>
        </w:tc>
        <w:tc>
          <w:tcPr>
            <w:tcW w:w="2254" w:type="dxa"/>
          </w:tcPr>
          <w:p w14:paraId="3E0929E0"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Teknik</w:t>
            </w:r>
          </w:p>
        </w:tc>
      </w:tr>
      <w:tr w:rsidR="00DF67D8" w:rsidRPr="00DF67D8" w14:paraId="4A0CBD6B" w14:textId="77777777" w:rsidTr="002F68E4">
        <w:tc>
          <w:tcPr>
            <w:tcW w:w="2254" w:type="dxa"/>
          </w:tcPr>
          <w:p w14:paraId="6D5E6A41" w14:textId="77777777" w:rsidR="00DF67D8" w:rsidRPr="00DF67D8" w:rsidRDefault="00DF67D8" w:rsidP="00DF67D8">
            <w:pPr>
              <w:pStyle w:val="ListParagraph"/>
              <w:numPr>
                <w:ilvl w:val="0"/>
                <w:numId w:val="43"/>
              </w:numPr>
              <w:spacing w:after="0" w:line="240" w:lineRule="auto"/>
              <w:ind w:left="314"/>
              <w:contextualSpacing/>
              <w:jc w:val="both"/>
              <w:rPr>
                <w:rFonts w:ascii="Garamond" w:hAnsi="Garamond" w:cs="Times New Roman"/>
                <w:sz w:val="24"/>
                <w:szCs w:val="24"/>
              </w:rPr>
            </w:pPr>
            <w:proofErr w:type="spellStart"/>
            <w:r w:rsidRPr="00DF67D8">
              <w:rPr>
                <w:rFonts w:ascii="Garamond" w:hAnsi="Garamond" w:cs="Times New Roman"/>
                <w:sz w:val="24"/>
                <w:szCs w:val="24"/>
              </w:rPr>
              <w:t>Untu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etahui</w:t>
            </w:r>
            <w:proofErr w:type="spellEnd"/>
            <w:r w:rsidRPr="00DF67D8">
              <w:rPr>
                <w:rFonts w:ascii="Garamond" w:hAnsi="Garamond" w:cs="Times New Roman"/>
                <w:sz w:val="24"/>
                <w:szCs w:val="24"/>
              </w:rPr>
              <w:t xml:space="preserve"> dan </w:t>
            </w:r>
            <w:proofErr w:type="spellStart"/>
            <w:r w:rsidRPr="00DF67D8">
              <w:rPr>
                <w:rFonts w:ascii="Garamond" w:hAnsi="Garamond" w:cs="Times New Roman"/>
                <w:sz w:val="24"/>
                <w:szCs w:val="24"/>
              </w:rPr>
              <w:t>mendiskripsi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gguna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proofErr w:type="spellStart"/>
            <w:r w:rsidRPr="00DF67D8">
              <w:rPr>
                <w:rFonts w:ascii="Garamond" w:hAnsi="Garamond" w:cs="Times New Roman"/>
                <w:sz w:val="24"/>
                <w:szCs w:val="24"/>
              </w:rPr>
              <w:t>dalam</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umbuh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aktif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lajar</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isw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las</w:t>
            </w:r>
            <w:proofErr w:type="spellEnd"/>
            <w:r w:rsidRPr="00DF67D8">
              <w:rPr>
                <w:rFonts w:ascii="Garamond" w:hAnsi="Garamond" w:cs="Times New Roman"/>
                <w:sz w:val="24"/>
                <w:szCs w:val="24"/>
              </w:rPr>
              <w:t xml:space="preserve"> VB SDN </w:t>
            </w:r>
            <w:proofErr w:type="spellStart"/>
            <w:r w:rsidRPr="00DF67D8">
              <w:rPr>
                <w:rFonts w:ascii="Garamond" w:hAnsi="Garamond" w:cs="Times New Roman"/>
                <w:sz w:val="24"/>
                <w:szCs w:val="24"/>
              </w:rPr>
              <w:t>Karanganyar</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lastRenderedPageBreak/>
              <w:t>Gunung</w:t>
            </w:r>
            <w:proofErr w:type="spellEnd"/>
            <w:r w:rsidRPr="00DF67D8">
              <w:rPr>
                <w:rFonts w:ascii="Garamond" w:hAnsi="Garamond" w:cs="Times New Roman"/>
                <w:sz w:val="24"/>
                <w:szCs w:val="24"/>
              </w:rPr>
              <w:t xml:space="preserve"> 02 Semarang</w:t>
            </w:r>
          </w:p>
        </w:tc>
        <w:tc>
          <w:tcPr>
            <w:tcW w:w="2254" w:type="dxa"/>
          </w:tcPr>
          <w:p w14:paraId="5A1F3806"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lastRenderedPageBreak/>
              <w:t xml:space="preserve">Penggunaan media </w:t>
            </w:r>
            <w:r w:rsidRPr="00DF67D8">
              <w:rPr>
                <w:rFonts w:ascii="Garamond" w:hAnsi="Garamond" w:cs="Times New Roman"/>
                <w:i/>
                <w:iCs/>
                <w:sz w:val="24"/>
                <w:szCs w:val="24"/>
              </w:rPr>
              <w:t xml:space="preserve">wordwall </w:t>
            </w:r>
          </w:p>
        </w:tc>
        <w:tc>
          <w:tcPr>
            <w:tcW w:w="2254" w:type="dxa"/>
          </w:tcPr>
          <w:p w14:paraId="7AB51FA8" w14:textId="77777777" w:rsidR="00DF67D8" w:rsidRPr="00DF67D8" w:rsidRDefault="00DF67D8" w:rsidP="00DF67D8">
            <w:pPr>
              <w:pStyle w:val="ListParagraph"/>
              <w:numPr>
                <w:ilvl w:val="0"/>
                <w:numId w:val="44"/>
              </w:numPr>
              <w:spacing w:after="0" w:line="240" w:lineRule="auto"/>
              <w:ind w:left="344"/>
              <w:contextualSpacing/>
              <w:jc w:val="both"/>
              <w:rPr>
                <w:rFonts w:ascii="Garamond" w:hAnsi="Garamond" w:cs="Times New Roman"/>
                <w:i/>
                <w:iCs/>
                <w:sz w:val="24"/>
                <w:szCs w:val="24"/>
              </w:rPr>
            </w:pPr>
            <w:proofErr w:type="spellStart"/>
            <w:r w:rsidRPr="00DF67D8">
              <w:rPr>
                <w:rFonts w:ascii="Garamond" w:hAnsi="Garamond" w:cs="Times New Roman"/>
                <w:sz w:val="24"/>
                <w:szCs w:val="24"/>
              </w:rPr>
              <w:t>Konsep</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sar</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gguna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p>
          <w:p w14:paraId="118C7C4D" w14:textId="77777777" w:rsidR="00DF67D8" w:rsidRPr="00DF67D8" w:rsidRDefault="00DF67D8" w:rsidP="00DF67D8">
            <w:pPr>
              <w:pStyle w:val="ListParagraph"/>
              <w:numPr>
                <w:ilvl w:val="0"/>
                <w:numId w:val="44"/>
              </w:numPr>
              <w:spacing w:after="0" w:line="240" w:lineRule="auto"/>
              <w:ind w:left="344"/>
              <w:contextualSpacing/>
              <w:jc w:val="both"/>
              <w:rPr>
                <w:rFonts w:ascii="Garamond" w:hAnsi="Garamond" w:cs="Times New Roman"/>
                <w:i/>
                <w:iCs/>
                <w:sz w:val="24"/>
                <w:szCs w:val="24"/>
              </w:rPr>
            </w:pPr>
            <w:proofErr w:type="spellStart"/>
            <w:r w:rsidRPr="00DF67D8">
              <w:rPr>
                <w:rFonts w:ascii="Garamond" w:hAnsi="Garamond" w:cs="Times New Roman"/>
                <w:sz w:val="24"/>
                <w:szCs w:val="24"/>
              </w:rPr>
              <w:t>Kelebih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gguna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p>
          <w:p w14:paraId="55894AA5" w14:textId="77777777" w:rsidR="00DF67D8" w:rsidRPr="00DF67D8" w:rsidRDefault="00DF67D8" w:rsidP="00DF67D8">
            <w:pPr>
              <w:pStyle w:val="ListParagraph"/>
              <w:numPr>
                <w:ilvl w:val="0"/>
                <w:numId w:val="44"/>
              </w:numPr>
              <w:spacing w:after="0" w:line="240" w:lineRule="auto"/>
              <w:ind w:left="344"/>
              <w:contextualSpacing/>
              <w:jc w:val="both"/>
              <w:rPr>
                <w:rFonts w:ascii="Garamond" w:hAnsi="Garamond" w:cs="Times New Roman"/>
                <w:i/>
                <w:iCs/>
                <w:sz w:val="24"/>
                <w:szCs w:val="24"/>
              </w:rPr>
            </w:pPr>
            <w:proofErr w:type="spellStart"/>
            <w:r w:rsidRPr="00DF67D8">
              <w:rPr>
                <w:rFonts w:ascii="Garamond" w:hAnsi="Garamond" w:cs="Times New Roman"/>
                <w:sz w:val="24"/>
                <w:szCs w:val="24"/>
              </w:rPr>
              <w:t>Dampa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gguna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p>
        </w:tc>
        <w:tc>
          <w:tcPr>
            <w:tcW w:w="2254" w:type="dxa"/>
          </w:tcPr>
          <w:p w14:paraId="0F019062"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Wawancara dan observasi</w:t>
            </w:r>
          </w:p>
        </w:tc>
      </w:tr>
      <w:tr w:rsidR="00DF67D8" w:rsidRPr="00DF67D8" w14:paraId="0728241B" w14:textId="77777777" w:rsidTr="002F68E4">
        <w:tc>
          <w:tcPr>
            <w:tcW w:w="2254" w:type="dxa"/>
          </w:tcPr>
          <w:p w14:paraId="65CB8617" w14:textId="77777777" w:rsidR="00DF67D8" w:rsidRPr="00DF67D8" w:rsidRDefault="00DF67D8" w:rsidP="00DF67D8">
            <w:pPr>
              <w:pStyle w:val="ListParagraph"/>
              <w:numPr>
                <w:ilvl w:val="0"/>
                <w:numId w:val="46"/>
              </w:numPr>
              <w:spacing w:after="0" w:line="240" w:lineRule="auto"/>
              <w:ind w:left="314"/>
              <w:contextualSpacing/>
              <w:jc w:val="both"/>
              <w:rPr>
                <w:rFonts w:ascii="Garamond" w:hAnsi="Garamond" w:cs="Times New Roman"/>
                <w:sz w:val="24"/>
                <w:szCs w:val="24"/>
              </w:rPr>
            </w:pPr>
            <w:proofErr w:type="spellStart"/>
            <w:r w:rsidRPr="00DF67D8">
              <w:rPr>
                <w:rFonts w:ascii="Garamond" w:hAnsi="Garamond" w:cs="Times New Roman"/>
                <w:sz w:val="24"/>
                <w:szCs w:val="24"/>
              </w:rPr>
              <w:t>Untu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etahui</w:t>
            </w:r>
            <w:proofErr w:type="spellEnd"/>
            <w:r w:rsidRPr="00DF67D8">
              <w:rPr>
                <w:rFonts w:ascii="Garamond" w:hAnsi="Garamond" w:cs="Times New Roman"/>
                <w:sz w:val="24"/>
                <w:szCs w:val="24"/>
              </w:rPr>
              <w:t xml:space="preserve"> dan </w:t>
            </w:r>
            <w:proofErr w:type="spellStart"/>
            <w:r w:rsidRPr="00DF67D8">
              <w:rPr>
                <w:rFonts w:ascii="Garamond" w:hAnsi="Garamond" w:cs="Times New Roman"/>
                <w:sz w:val="24"/>
                <w:szCs w:val="24"/>
              </w:rPr>
              <w:t>mendeskripsi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mpa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gguna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r w:rsidRPr="00DF67D8">
              <w:rPr>
                <w:rFonts w:ascii="Garamond" w:hAnsi="Garamond" w:cs="Times New Roman"/>
                <w:sz w:val="24"/>
                <w:szCs w:val="24"/>
              </w:rPr>
              <w:t xml:space="preserve"> </w:t>
            </w:r>
            <w:proofErr w:type="spellStart"/>
            <w:r w:rsidRPr="00DF67D8">
              <w:rPr>
                <w:rFonts w:ascii="Garamond" w:hAnsi="Garamond" w:cs="Times New Roman"/>
                <w:sz w:val="24"/>
                <w:szCs w:val="24"/>
              </w:rPr>
              <w:t>dalam</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umbuh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aktif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lajar</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isw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las</w:t>
            </w:r>
            <w:proofErr w:type="spellEnd"/>
            <w:r w:rsidRPr="00DF67D8">
              <w:rPr>
                <w:rFonts w:ascii="Garamond" w:hAnsi="Garamond" w:cs="Times New Roman"/>
                <w:sz w:val="24"/>
                <w:szCs w:val="24"/>
              </w:rPr>
              <w:t xml:space="preserve"> VB SDN </w:t>
            </w:r>
            <w:proofErr w:type="spellStart"/>
            <w:r w:rsidRPr="00DF67D8">
              <w:rPr>
                <w:rFonts w:ascii="Garamond" w:hAnsi="Garamond" w:cs="Times New Roman"/>
                <w:sz w:val="24"/>
                <w:szCs w:val="24"/>
              </w:rPr>
              <w:t>Karanganyar</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Gunung</w:t>
            </w:r>
            <w:proofErr w:type="spellEnd"/>
            <w:r w:rsidRPr="00DF67D8">
              <w:rPr>
                <w:rFonts w:ascii="Garamond" w:hAnsi="Garamond" w:cs="Times New Roman"/>
                <w:sz w:val="24"/>
                <w:szCs w:val="24"/>
              </w:rPr>
              <w:t xml:space="preserve"> 02 Semarang</w:t>
            </w:r>
          </w:p>
        </w:tc>
        <w:tc>
          <w:tcPr>
            <w:tcW w:w="2254" w:type="dxa"/>
          </w:tcPr>
          <w:p w14:paraId="4BE4007D"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Menumbuhkan keaktifan belajar</w:t>
            </w:r>
          </w:p>
        </w:tc>
        <w:tc>
          <w:tcPr>
            <w:tcW w:w="2254" w:type="dxa"/>
          </w:tcPr>
          <w:p w14:paraId="04F396FA" w14:textId="77777777" w:rsidR="00DF67D8" w:rsidRPr="00DF67D8" w:rsidRDefault="00DF67D8" w:rsidP="00DF67D8">
            <w:pPr>
              <w:pStyle w:val="ListParagraph"/>
              <w:numPr>
                <w:ilvl w:val="0"/>
                <w:numId w:val="45"/>
              </w:numPr>
              <w:spacing w:after="0" w:line="240" w:lineRule="auto"/>
              <w:ind w:left="344"/>
              <w:contextualSpacing/>
              <w:jc w:val="both"/>
              <w:rPr>
                <w:rFonts w:ascii="Garamond" w:hAnsi="Garamond" w:cs="Times New Roman"/>
                <w:sz w:val="24"/>
                <w:szCs w:val="24"/>
              </w:rPr>
            </w:pPr>
            <w:proofErr w:type="spellStart"/>
            <w:r w:rsidRPr="00DF67D8">
              <w:rPr>
                <w:rFonts w:ascii="Garamond" w:hAnsi="Garamond" w:cs="Times New Roman"/>
                <w:sz w:val="24"/>
                <w:szCs w:val="24"/>
              </w:rPr>
              <w:t>Sisw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milik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mang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lam</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ikut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belajaran</w:t>
            </w:r>
            <w:proofErr w:type="spellEnd"/>
          </w:p>
          <w:p w14:paraId="0FF3A6F3" w14:textId="77777777" w:rsidR="00DF67D8" w:rsidRPr="00DF67D8" w:rsidRDefault="00DF67D8" w:rsidP="00DF67D8">
            <w:pPr>
              <w:pStyle w:val="ListParagraph"/>
              <w:numPr>
                <w:ilvl w:val="0"/>
                <w:numId w:val="45"/>
              </w:numPr>
              <w:spacing w:after="0" w:line="240" w:lineRule="auto"/>
              <w:ind w:left="344"/>
              <w:contextualSpacing/>
              <w:jc w:val="both"/>
              <w:rPr>
                <w:rFonts w:ascii="Garamond" w:hAnsi="Garamond" w:cs="Times New Roman"/>
                <w:sz w:val="24"/>
                <w:szCs w:val="24"/>
              </w:rPr>
            </w:pPr>
            <w:proofErr w:type="spellStart"/>
            <w:r w:rsidRPr="00DF67D8">
              <w:rPr>
                <w:rFonts w:ascii="Garamond" w:hAnsi="Garamond" w:cs="Times New Roman"/>
                <w:sz w:val="24"/>
                <w:szCs w:val="24"/>
              </w:rPr>
              <w:t>Sisw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milik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berani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lam</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aju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rtanya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lam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belajaran</w:t>
            </w:r>
            <w:proofErr w:type="spellEnd"/>
          </w:p>
          <w:p w14:paraId="11587F9D" w14:textId="77777777" w:rsidR="00DF67D8" w:rsidRPr="00DF67D8" w:rsidRDefault="00DF67D8" w:rsidP="00DF67D8">
            <w:pPr>
              <w:pStyle w:val="ListParagraph"/>
              <w:numPr>
                <w:ilvl w:val="0"/>
                <w:numId w:val="45"/>
              </w:numPr>
              <w:spacing w:after="0" w:line="240" w:lineRule="auto"/>
              <w:ind w:left="344"/>
              <w:contextualSpacing/>
              <w:jc w:val="both"/>
              <w:rPr>
                <w:rFonts w:ascii="Garamond" w:hAnsi="Garamond" w:cs="Times New Roman"/>
                <w:sz w:val="24"/>
                <w:szCs w:val="24"/>
              </w:rPr>
            </w:pPr>
            <w:proofErr w:type="spellStart"/>
            <w:r w:rsidRPr="00DF67D8">
              <w:rPr>
                <w:rFonts w:ascii="Garamond" w:hAnsi="Garamond" w:cs="Times New Roman"/>
                <w:sz w:val="24"/>
                <w:szCs w:val="24"/>
              </w:rPr>
              <w:t>Sisw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milik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berani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lam</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jawab</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rtanyaan</w:t>
            </w:r>
            <w:proofErr w:type="spellEnd"/>
            <w:r w:rsidRPr="00DF67D8">
              <w:rPr>
                <w:rFonts w:ascii="Garamond" w:hAnsi="Garamond" w:cs="Times New Roman"/>
                <w:sz w:val="24"/>
                <w:szCs w:val="24"/>
              </w:rPr>
              <w:t xml:space="preserve"> yang </w:t>
            </w:r>
            <w:proofErr w:type="spellStart"/>
            <w:r w:rsidRPr="00DF67D8">
              <w:rPr>
                <w:rFonts w:ascii="Garamond" w:hAnsi="Garamond" w:cs="Times New Roman"/>
                <w:sz w:val="24"/>
                <w:szCs w:val="24"/>
              </w:rPr>
              <w:t>diberikan</w:t>
            </w:r>
            <w:proofErr w:type="spellEnd"/>
            <w:r w:rsidRPr="00DF67D8">
              <w:rPr>
                <w:rFonts w:ascii="Garamond" w:hAnsi="Garamond" w:cs="Times New Roman"/>
                <w:sz w:val="24"/>
                <w:szCs w:val="24"/>
              </w:rPr>
              <w:t xml:space="preserve"> guru</w:t>
            </w:r>
          </w:p>
          <w:p w14:paraId="0B245A84" w14:textId="77777777" w:rsidR="00DF67D8" w:rsidRPr="00DF67D8" w:rsidRDefault="00DF67D8" w:rsidP="00DF67D8">
            <w:pPr>
              <w:pStyle w:val="ListParagraph"/>
              <w:numPr>
                <w:ilvl w:val="0"/>
                <w:numId w:val="45"/>
              </w:numPr>
              <w:spacing w:after="0" w:line="240" w:lineRule="auto"/>
              <w:ind w:left="344"/>
              <w:contextualSpacing/>
              <w:jc w:val="both"/>
              <w:rPr>
                <w:rFonts w:ascii="Garamond" w:hAnsi="Garamond" w:cs="Times New Roman"/>
                <w:sz w:val="24"/>
                <w:szCs w:val="24"/>
              </w:rPr>
            </w:pPr>
            <w:proofErr w:type="spellStart"/>
            <w:r w:rsidRPr="00DF67D8">
              <w:rPr>
                <w:rFonts w:ascii="Garamond" w:hAnsi="Garamond" w:cs="Times New Roman"/>
                <w:sz w:val="24"/>
                <w:szCs w:val="24"/>
              </w:rPr>
              <w:t>Sisw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ran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lam</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mpresentasi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hasi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ahamannya</w:t>
            </w:r>
            <w:proofErr w:type="spellEnd"/>
            <w:r w:rsidRPr="00DF67D8">
              <w:rPr>
                <w:rFonts w:ascii="Garamond" w:hAnsi="Garamond" w:cs="Times New Roman"/>
                <w:sz w:val="24"/>
                <w:szCs w:val="24"/>
              </w:rPr>
              <w:t xml:space="preserve"> di </w:t>
            </w:r>
            <w:proofErr w:type="spellStart"/>
            <w:r w:rsidRPr="00DF67D8">
              <w:rPr>
                <w:rFonts w:ascii="Garamond" w:hAnsi="Garamond" w:cs="Times New Roman"/>
                <w:sz w:val="24"/>
                <w:szCs w:val="24"/>
              </w:rPr>
              <w:t>dep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las</w:t>
            </w:r>
            <w:proofErr w:type="spellEnd"/>
            <w:r w:rsidRPr="00DF67D8">
              <w:rPr>
                <w:rFonts w:ascii="Garamond" w:hAnsi="Garamond" w:cs="Times New Roman"/>
                <w:sz w:val="24"/>
                <w:szCs w:val="24"/>
              </w:rPr>
              <w:t xml:space="preserve"> </w:t>
            </w:r>
          </w:p>
        </w:tc>
        <w:tc>
          <w:tcPr>
            <w:tcW w:w="2254" w:type="dxa"/>
          </w:tcPr>
          <w:p w14:paraId="0CB14170"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Wawancara dan observasi</w:t>
            </w:r>
          </w:p>
        </w:tc>
      </w:tr>
    </w:tbl>
    <w:p w14:paraId="29FDDF0D" w14:textId="77777777" w:rsidR="00DF67D8" w:rsidRPr="00DF67D8" w:rsidRDefault="00DF67D8" w:rsidP="00DF67D8">
      <w:pPr>
        <w:jc w:val="both"/>
        <w:rPr>
          <w:rFonts w:ascii="Garamond" w:hAnsi="Garamond"/>
          <w:sz w:val="24"/>
          <w:szCs w:val="24"/>
        </w:rPr>
      </w:pPr>
    </w:p>
    <w:p w14:paraId="0B62B4E4" w14:textId="77777777" w:rsidR="00DF67D8" w:rsidRPr="00DF67D8" w:rsidRDefault="00DF67D8" w:rsidP="00DF67D8">
      <w:pPr>
        <w:jc w:val="both"/>
        <w:rPr>
          <w:rFonts w:ascii="Garamond" w:hAnsi="Garamond"/>
          <w:sz w:val="24"/>
          <w:szCs w:val="24"/>
        </w:rPr>
      </w:pPr>
      <w:r w:rsidRPr="00DF67D8">
        <w:rPr>
          <w:rFonts w:ascii="Garamond" w:hAnsi="Garamond"/>
          <w:sz w:val="24"/>
          <w:szCs w:val="24"/>
        </w:rPr>
        <w:t>Penelitian ini menggunakan uji keabsahan data yaitu triangulasi teknik dan sumber. Triangulasi teknik dilakukan dengan cara mencocokkan data yang diperoleh melalui teknik wawancara dengan data yang didapat dari hasil observasi. Triangulasi sumber didapat dengan melakukan pengecekan data dengan guru kelas VB dan peserta didik kelas VB.</w:t>
      </w:r>
    </w:p>
    <w:p w14:paraId="655DFD6D" w14:textId="587622D4" w:rsidR="00055E9A" w:rsidRPr="00DF67D8" w:rsidRDefault="00B33879" w:rsidP="00DF67D8">
      <w:pPr>
        <w:pStyle w:val="HEPIBOYTEXT"/>
        <w:ind w:firstLine="0"/>
        <w:rPr>
          <w:rStyle w:val="Strong"/>
          <w:lang w:val="en-US"/>
        </w:rPr>
      </w:pPr>
      <w:proofErr w:type="spellStart"/>
      <w:r w:rsidRPr="00DF67D8">
        <w:rPr>
          <w:rStyle w:val="Strong"/>
          <w:lang w:val="en-US"/>
        </w:rPr>
        <w:t>Temuan</w:t>
      </w:r>
      <w:proofErr w:type="spellEnd"/>
      <w:r w:rsidRPr="00DF67D8">
        <w:rPr>
          <w:rStyle w:val="Strong"/>
          <w:lang w:val="en-US"/>
        </w:rPr>
        <w:t xml:space="preserve"> dan </w:t>
      </w:r>
      <w:proofErr w:type="spellStart"/>
      <w:r w:rsidRPr="00DF67D8">
        <w:rPr>
          <w:rStyle w:val="Strong"/>
          <w:lang w:val="en-US"/>
        </w:rPr>
        <w:t>Pembahasan</w:t>
      </w:r>
      <w:proofErr w:type="spellEnd"/>
    </w:p>
    <w:p w14:paraId="22FCA361" w14:textId="77777777" w:rsidR="00DF67D8" w:rsidRPr="00DF67D8" w:rsidRDefault="00DF67D8" w:rsidP="00DF67D8">
      <w:pPr>
        <w:jc w:val="both"/>
        <w:rPr>
          <w:rFonts w:ascii="Garamond" w:hAnsi="Garamond"/>
          <w:sz w:val="24"/>
          <w:szCs w:val="24"/>
        </w:rPr>
      </w:pPr>
      <w:r w:rsidRPr="00DF67D8">
        <w:rPr>
          <w:rFonts w:ascii="Garamond" w:hAnsi="Garamond"/>
          <w:sz w:val="24"/>
          <w:szCs w:val="24"/>
        </w:rPr>
        <w:t xml:space="preserve">Segala sesuatu yang monoton memiliki kemungkinan menimbulkan rasa bosan yang dapat terjadi kapan saja dan di mana saja </w:t>
      </w:r>
      <w:r w:rsidRPr="00DF67D8">
        <w:rPr>
          <w:rFonts w:ascii="Garamond" w:hAnsi="Garamond"/>
          <w:sz w:val="24"/>
          <w:szCs w:val="24"/>
        </w:rPr>
        <w:fldChar w:fldCharType="begin" w:fldLock="1"/>
      </w:r>
      <w:r w:rsidRPr="00DF67D8">
        <w:rPr>
          <w:rFonts w:ascii="Garamond" w:hAnsi="Garamond"/>
          <w:sz w:val="24"/>
          <w:szCs w:val="24"/>
        </w:rPr>
        <w:instrText>ADDIN CSL_CITATION {"citationItems":[{"id":"ITEM-1","itemData":{"DOI":"10.31004/basicedu.v5i6.1758","ISSN":"2580-3735","abstract":"Penelitian ini bertujuan untuk menjelaskan perkembangan model pembelajaran materi membaca dan numerasi di kelas IV Sekolah Dasar ditengan evolusi konsep literasi. Penelitian lain belum ada yang memfokus ke literasi dan numerasi di evolusi konsep literasi. Metode yang digunakan yakni metode penelitian research and development dengan model ADDIE (Analysis, Design, Develompent and Implementation, Evaluation), tempat penelitian di SD Negeri 5 Mendobarat dengan teknik pengumpulan data meliputi observasi, wawancara, dokumentasi, dan angket. Sedangkan teknik analisis data menggunakan validasi ahli materi, ahli bahasa, dan ahli media, dan analisis deskriptif kuantitatif dan kualitatif. Hasil dari penelitian bahwa ahli materi  didapat nilai 80% dengan keterangan sangat baik, ahli bahasa didapat nilai 83,3% dengan keterangan sangat baik, dan ahli media didapat nilai 86,6% dengan keterangan sangat baik. Rata-rata nilai pretes 70,824 dan rata-rata nilai postes 85,8185. Dengan demikian modul pembelajaran literasi dan numerasi lebih efektif digunakan dalam pembelajaran di kelas IV SD.","author":[{"dropping-particle":"","family":"Arrosyad","given":"M Iqbal","non-dropping-particle":"","parse-names":false,"suffix":""},{"dropping-particle":"","family":"Nugroho","given":"Fandi","non-dropping-particle":"","parse-names":false,"suffix":""}],"container-title":"Jurnal Basicedu","id":"ITEM-1","issue":"6","issued":{"date-parts":[["2021"]]},"page":"6378-6384","title":"Pengembangan Model Pembelajaran Membaca dan Numerasi di Tengah Evolusi Konsep Literasi","type":"article-journal","volume":"5"},"uris":["http://www.mendeley.com/documents/?uuid=5ef6f659-baa9-4a35-9455-068fa4210908"]}],"mendeley":{"formattedCitation":"(Arrosyad &amp; Nugroho, 2021)","plainTextFormattedCitation":"(Arrosyad &amp; Nugroho, 2021)","previouslyFormattedCitation":"(Arrosyad &amp; Nugroho, 2021)"},"properties":{"noteIndex":0},"schema":"https://github.com/citation-style-language/schema/raw/master/csl-citation.json"}</w:instrText>
      </w:r>
      <w:r w:rsidRPr="00DF67D8">
        <w:rPr>
          <w:rFonts w:ascii="Garamond" w:hAnsi="Garamond"/>
          <w:sz w:val="24"/>
          <w:szCs w:val="24"/>
        </w:rPr>
        <w:fldChar w:fldCharType="separate"/>
      </w:r>
      <w:r w:rsidRPr="00DF67D8">
        <w:rPr>
          <w:rFonts w:ascii="Garamond" w:hAnsi="Garamond"/>
          <w:noProof/>
          <w:sz w:val="24"/>
          <w:szCs w:val="24"/>
        </w:rPr>
        <w:t>(Arrosyad &amp; Nugroho, 2021)</w:t>
      </w:r>
      <w:r w:rsidRPr="00DF67D8">
        <w:rPr>
          <w:rFonts w:ascii="Garamond" w:hAnsi="Garamond"/>
          <w:sz w:val="24"/>
          <w:szCs w:val="24"/>
        </w:rPr>
        <w:fldChar w:fldCharType="end"/>
      </w:r>
      <w:r w:rsidRPr="00DF67D8">
        <w:rPr>
          <w:rFonts w:ascii="Garamond" w:hAnsi="Garamond"/>
          <w:sz w:val="24"/>
          <w:szCs w:val="24"/>
        </w:rPr>
        <w:t xml:space="preserve">. Oleh karena itu guru perlu melakukan sebuah inovasi dalam pembelajaran termasuk media pembelajaran. </w:t>
      </w:r>
    </w:p>
    <w:p w14:paraId="511490B6" w14:textId="77777777" w:rsidR="00DF67D8" w:rsidRPr="00DF67D8" w:rsidRDefault="00DF67D8" w:rsidP="00DF67D8">
      <w:pPr>
        <w:jc w:val="both"/>
        <w:rPr>
          <w:rFonts w:ascii="Garamond" w:hAnsi="Garamond"/>
          <w:sz w:val="24"/>
          <w:szCs w:val="24"/>
        </w:rPr>
      </w:pPr>
      <w:r w:rsidRPr="00DF67D8">
        <w:rPr>
          <w:rFonts w:ascii="Garamond" w:hAnsi="Garamond"/>
          <w:sz w:val="24"/>
          <w:szCs w:val="24"/>
        </w:rPr>
        <w:t xml:space="preserve">Peneliti menggunakan hasil penelitian media digital yaitu </w:t>
      </w:r>
      <w:r w:rsidRPr="00DF67D8">
        <w:rPr>
          <w:rFonts w:ascii="Garamond" w:hAnsi="Garamond"/>
          <w:i/>
          <w:iCs/>
          <w:sz w:val="24"/>
          <w:szCs w:val="24"/>
        </w:rPr>
        <w:t xml:space="preserve">wordwall </w:t>
      </w:r>
      <w:r w:rsidRPr="00DF67D8">
        <w:rPr>
          <w:rFonts w:ascii="Garamond" w:hAnsi="Garamond"/>
          <w:sz w:val="24"/>
          <w:szCs w:val="24"/>
        </w:rPr>
        <w:t xml:space="preserve">pada pembelajaran Ilmu Pengetahuan Alam Sosial (IPAS). Media </w:t>
      </w:r>
      <w:r w:rsidRPr="00DF67D8">
        <w:rPr>
          <w:rFonts w:ascii="Garamond" w:hAnsi="Garamond"/>
          <w:i/>
          <w:iCs/>
          <w:sz w:val="24"/>
          <w:szCs w:val="24"/>
        </w:rPr>
        <w:t>Wordwall</w:t>
      </w:r>
      <w:r w:rsidRPr="00DF67D8">
        <w:rPr>
          <w:rFonts w:ascii="Garamond" w:hAnsi="Garamond"/>
          <w:sz w:val="24"/>
          <w:szCs w:val="24"/>
        </w:rPr>
        <w:t xml:space="preserve"> memiliki beberapa menu pilihan seperti pengejaran dalam labirin, kuis, mencari kata, benar atau salah, permainan pencocokan dan lain-lain</w:t>
      </w:r>
      <w:r w:rsidRPr="00DF67D8">
        <w:rPr>
          <w:rFonts w:ascii="Garamond" w:hAnsi="Garamond"/>
          <w:sz w:val="24"/>
          <w:szCs w:val="24"/>
        </w:rPr>
        <w:fldChar w:fldCharType="begin" w:fldLock="1"/>
      </w:r>
      <w:r w:rsidRPr="00DF67D8">
        <w:rPr>
          <w:rFonts w:ascii="Garamond" w:hAnsi="Garamond"/>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Oktari, S.","given":"T.","non-dropping-particle":"","parse-names":false,"suffix":""},{"dropping-particle":"","family":"Desyandri","given":"","non-dropping-particle":"","parse-names":false,"suffix":""}],"container-title":"Jurnal Pendidikan dan Konseling","id":"ITEM-1","issue":"1","issued":{"date-parts":[["2023"]]},"page":"726-730","title":"Analisis Penggunaan Aplikasi Wordwall pada Pembelajaran IPA Kelas IV di Sekolah Dasar","type":"article-journal","volume":"5"},"uris":["http://www.mendeley.com/documents/?uuid=ff871f49-c98e-4f62-987d-b8b72dca6607"]}],"mendeley":{"formattedCitation":"(Oktari, S. &amp; Desyandri, 2023)","plainTextFormattedCitation":"(Oktari, S. &amp; Desyandri, 2023)","previouslyFormattedCitation":"(Oktari, S. &amp; Desyandri, 2023)"},"properties":{"noteIndex":0},"schema":"https://github.com/citation-style-language/schema/raw/master/csl-citation.json"}</w:instrText>
      </w:r>
      <w:r w:rsidRPr="00DF67D8">
        <w:rPr>
          <w:rFonts w:ascii="Garamond" w:hAnsi="Garamond"/>
          <w:sz w:val="24"/>
          <w:szCs w:val="24"/>
        </w:rPr>
        <w:fldChar w:fldCharType="separate"/>
      </w:r>
      <w:r w:rsidRPr="00DF67D8">
        <w:rPr>
          <w:rFonts w:ascii="Garamond" w:hAnsi="Garamond"/>
          <w:noProof/>
          <w:sz w:val="24"/>
          <w:szCs w:val="24"/>
        </w:rPr>
        <w:t>(Oktari, S. &amp; Desyandri, 2023)</w:t>
      </w:r>
      <w:r w:rsidRPr="00DF67D8">
        <w:rPr>
          <w:rFonts w:ascii="Garamond" w:hAnsi="Garamond"/>
          <w:sz w:val="24"/>
          <w:szCs w:val="24"/>
        </w:rPr>
        <w:fldChar w:fldCharType="end"/>
      </w:r>
      <w:r w:rsidRPr="00DF67D8">
        <w:rPr>
          <w:rFonts w:ascii="Garamond" w:hAnsi="Garamond"/>
          <w:sz w:val="24"/>
          <w:szCs w:val="24"/>
        </w:rPr>
        <w:t>. Berikut hasil penelitian yang telah dilakukan :</w:t>
      </w:r>
    </w:p>
    <w:p w14:paraId="1D00731B" w14:textId="77777777" w:rsidR="00DF67D8" w:rsidRPr="00DF67D8" w:rsidRDefault="00DF67D8" w:rsidP="00DF67D8">
      <w:pPr>
        <w:pStyle w:val="ListParagraph"/>
        <w:numPr>
          <w:ilvl w:val="0"/>
          <w:numId w:val="47"/>
        </w:numPr>
        <w:ind w:left="426"/>
        <w:contextualSpacing/>
        <w:jc w:val="both"/>
        <w:rPr>
          <w:rFonts w:ascii="Garamond" w:hAnsi="Garamond" w:cs="Times New Roman"/>
          <w:b/>
          <w:bCs/>
          <w:sz w:val="24"/>
          <w:szCs w:val="24"/>
        </w:rPr>
      </w:pPr>
      <w:proofErr w:type="spellStart"/>
      <w:r w:rsidRPr="00DF67D8">
        <w:rPr>
          <w:rFonts w:ascii="Garamond" w:hAnsi="Garamond" w:cs="Times New Roman"/>
          <w:b/>
          <w:bCs/>
          <w:sz w:val="24"/>
          <w:szCs w:val="24"/>
        </w:rPr>
        <w:t>Alternatif</w:t>
      </w:r>
      <w:proofErr w:type="spellEnd"/>
      <w:r w:rsidRPr="00DF67D8">
        <w:rPr>
          <w:rFonts w:ascii="Garamond" w:hAnsi="Garamond" w:cs="Times New Roman"/>
          <w:b/>
          <w:bCs/>
          <w:sz w:val="24"/>
          <w:szCs w:val="24"/>
        </w:rPr>
        <w:t xml:space="preserve"> </w:t>
      </w:r>
      <w:proofErr w:type="spellStart"/>
      <w:r w:rsidRPr="00DF67D8">
        <w:rPr>
          <w:rFonts w:ascii="Garamond" w:hAnsi="Garamond" w:cs="Times New Roman"/>
          <w:b/>
          <w:bCs/>
          <w:sz w:val="24"/>
          <w:szCs w:val="24"/>
        </w:rPr>
        <w:t>Pertemuan</w:t>
      </w:r>
      <w:proofErr w:type="spellEnd"/>
      <w:r w:rsidRPr="00DF67D8">
        <w:rPr>
          <w:rFonts w:ascii="Garamond" w:hAnsi="Garamond" w:cs="Times New Roman"/>
          <w:b/>
          <w:bCs/>
          <w:sz w:val="24"/>
          <w:szCs w:val="24"/>
        </w:rPr>
        <w:t xml:space="preserve"> </w:t>
      </w:r>
      <w:proofErr w:type="spellStart"/>
      <w:r w:rsidRPr="00DF67D8">
        <w:rPr>
          <w:rFonts w:ascii="Garamond" w:hAnsi="Garamond" w:cs="Times New Roman"/>
          <w:b/>
          <w:bCs/>
          <w:sz w:val="24"/>
          <w:szCs w:val="24"/>
        </w:rPr>
        <w:t>Pertama</w:t>
      </w:r>
      <w:proofErr w:type="spellEnd"/>
      <w:r w:rsidRPr="00DF67D8">
        <w:rPr>
          <w:rFonts w:ascii="Garamond" w:hAnsi="Garamond" w:cs="Times New Roman"/>
          <w:b/>
          <w:bCs/>
          <w:sz w:val="24"/>
          <w:szCs w:val="24"/>
        </w:rPr>
        <w:t xml:space="preserve"> </w:t>
      </w:r>
    </w:p>
    <w:p w14:paraId="354C963F" w14:textId="77777777" w:rsidR="00DF67D8" w:rsidRPr="00DF67D8" w:rsidRDefault="00DF67D8" w:rsidP="00DF67D8">
      <w:pPr>
        <w:pStyle w:val="ListParagraph"/>
        <w:ind w:left="360" w:firstLine="0"/>
        <w:jc w:val="both"/>
        <w:rPr>
          <w:rFonts w:ascii="Garamond" w:hAnsi="Garamond" w:cs="Times New Roman"/>
          <w:sz w:val="24"/>
          <w:szCs w:val="24"/>
        </w:rPr>
      </w:pPr>
      <w:proofErr w:type="spellStart"/>
      <w:r w:rsidRPr="00DF67D8">
        <w:rPr>
          <w:rFonts w:ascii="Garamond" w:hAnsi="Garamond" w:cs="Times New Roman"/>
          <w:sz w:val="24"/>
          <w:szCs w:val="24"/>
        </w:rPr>
        <w:t>Peneliti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rtam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ilaksanakan</w:t>
      </w:r>
      <w:proofErr w:type="spellEnd"/>
      <w:r w:rsidRPr="00DF67D8">
        <w:rPr>
          <w:rFonts w:ascii="Garamond" w:hAnsi="Garamond" w:cs="Times New Roman"/>
          <w:sz w:val="24"/>
          <w:szCs w:val="24"/>
        </w:rPr>
        <w:t xml:space="preserve"> pada </w:t>
      </w:r>
      <w:proofErr w:type="spellStart"/>
      <w:r w:rsidRPr="00DF67D8">
        <w:rPr>
          <w:rFonts w:ascii="Garamond" w:hAnsi="Garamond" w:cs="Times New Roman"/>
          <w:sz w:val="24"/>
          <w:szCs w:val="24"/>
        </w:rPr>
        <w:t>hari</w:t>
      </w:r>
      <w:proofErr w:type="spellEnd"/>
      <w:r w:rsidRPr="00DF67D8">
        <w:rPr>
          <w:rFonts w:ascii="Garamond" w:hAnsi="Garamond" w:cs="Times New Roman"/>
          <w:sz w:val="24"/>
          <w:szCs w:val="24"/>
        </w:rPr>
        <w:t xml:space="preserve"> Rabu, 24 </w:t>
      </w:r>
      <w:proofErr w:type="spellStart"/>
      <w:r w:rsidRPr="00DF67D8">
        <w:rPr>
          <w:rFonts w:ascii="Garamond" w:hAnsi="Garamond" w:cs="Times New Roman"/>
          <w:sz w:val="24"/>
          <w:szCs w:val="24"/>
        </w:rPr>
        <w:t>Januari</w:t>
      </w:r>
      <w:proofErr w:type="spellEnd"/>
      <w:r w:rsidRPr="00DF67D8">
        <w:rPr>
          <w:rFonts w:ascii="Garamond" w:hAnsi="Garamond" w:cs="Times New Roman"/>
          <w:sz w:val="24"/>
          <w:szCs w:val="24"/>
        </w:rPr>
        <w:t xml:space="preserve"> 2024 </w:t>
      </w:r>
      <w:proofErr w:type="spellStart"/>
      <w:r w:rsidRPr="00DF67D8">
        <w:rPr>
          <w:rFonts w:ascii="Garamond" w:hAnsi="Garamond" w:cs="Times New Roman"/>
          <w:sz w:val="24"/>
          <w:szCs w:val="24"/>
        </w:rPr>
        <w:t>deng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laku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observas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lapang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untu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lih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ituas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lam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giat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rlangsung</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Tuju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r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giat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observas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in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untu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lih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ituas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osia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giat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 xml:space="preserve">. Pada </w:t>
      </w:r>
      <w:proofErr w:type="spellStart"/>
      <w:r w:rsidRPr="00DF67D8">
        <w:rPr>
          <w:rFonts w:ascii="Garamond" w:hAnsi="Garamond" w:cs="Times New Roman"/>
          <w:sz w:val="24"/>
          <w:szCs w:val="24"/>
        </w:rPr>
        <w:t>peneliti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in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elit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tekni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observasi</w:t>
      </w:r>
      <w:proofErr w:type="spellEnd"/>
      <w:r w:rsidRPr="00DF67D8">
        <w:rPr>
          <w:rFonts w:ascii="Garamond" w:hAnsi="Garamond" w:cs="Times New Roman"/>
          <w:sz w:val="24"/>
          <w:szCs w:val="24"/>
        </w:rPr>
        <w:t xml:space="preserve"> yang </w:t>
      </w:r>
      <w:proofErr w:type="spellStart"/>
      <w:r w:rsidRPr="00DF67D8">
        <w:rPr>
          <w:rFonts w:ascii="Garamond" w:hAnsi="Garamond" w:cs="Times New Roman"/>
          <w:sz w:val="24"/>
          <w:szCs w:val="24"/>
        </w:rPr>
        <w:t>dilaku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eng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laku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gamat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car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langsung</w:t>
      </w:r>
      <w:proofErr w:type="spellEnd"/>
      <w:r w:rsidRPr="00DF67D8">
        <w:rPr>
          <w:rFonts w:ascii="Garamond" w:hAnsi="Garamond" w:cs="Times New Roman"/>
          <w:sz w:val="24"/>
          <w:szCs w:val="24"/>
        </w:rPr>
        <w:t xml:space="preserve"> dan </w:t>
      </w:r>
      <w:proofErr w:type="spellStart"/>
      <w:r w:rsidRPr="00DF67D8">
        <w:rPr>
          <w:rFonts w:ascii="Garamond" w:hAnsi="Garamond" w:cs="Times New Roman"/>
          <w:sz w:val="24"/>
          <w:szCs w:val="24"/>
        </w:rPr>
        <w:t>pencatat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car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istematis</w:t>
      </w:r>
      <w:proofErr w:type="spellEnd"/>
      <w:r w:rsidRPr="00DF67D8">
        <w:rPr>
          <w:rFonts w:ascii="Garamond" w:hAnsi="Garamond" w:cs="Times New Roman"/>
          <w:sz w:val="24"/>
          <w:szCs w:val="24"/>
        </w:rPr>
        <w:t xml:space="preserve">. Hasil </w:t>
      </w:r>
      <w:proofErr w:type="spellStart"/>
      <w:r w:rsidRPr="00DF67D8">
        <w:rPr>
          <w:rFonts w:ascii="Garamond" w:hAnsi="Garamond" w:cs="Times New Roman"/>
          <w:sz w:val="24"/>
          <w:szCs w:val="24"/>
        </w:rPr>
        <w:t>observas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rtam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elit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laku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fokus</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eliti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r w:rsidRPr="00DF67D8">
        <w:rPr>
          <w:rFonts w:ascii="Garamond" w:hAnsi="Garamond" w:cs="Times New Roman"/>
          <w:sz w:val="24"/>
          <w:szCs w:val="24"/>
        </w:rPr>
        <w:t xml:space="preserve">dan </w:t>
      </w:r>
      <w:proofErr w:type="spellStart"/>
      <w:r w:rsidRPr="00DF67D8">
        <w:rPr>
          <w:rFonts w:ascii="Garamond" w:hAnsi="Garamond" w:cs="Times New Roman"/>
          <w:sz w:val="24"/>
          <w:szCs w:val="24"/>
        </w:rPr>
        <w:t>memil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artisip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elit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amati</w:t>
      </w:r>
      <w:proofErr w:type="spellEnd"/>
      <w:r w:rsidRPr="00DF67D8">
        <w:rPr>
          <w:rFonts w:ascii="Garamond" w:hAnsi="Garamond" w:cs="Times New Roman"/>
          <w:sz w:val="24"/>
          <w:szCs w:val="24"/>
        </w:rPr>
        <w:t xml:space="preserve"> pada </w:t>
      </w:r>
      <w:proofErr w:type="spellStart"/>
      <w:r w:rsidRPr="00DF67D8">
        <w:rPr>
          <w:rFonts w:ascii="Garamond" w:hAnsi="Garamond" w:cs="Times New Roman"/>
          <w:sz w:val="24"/>
          <w:szCs w:val="24"/>
        </w:rPr>
        <w:t>kegiat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observas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lam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giat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rlangsung</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iman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laksana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tersebu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rjal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urang</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efektif</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rtam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terlih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ondis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sert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lastRenderedPageBreak/>
        <w:t>didik</w:t>
      </w:r>
      <w:proofErr w:type="spellEnd"/>
      <w:r w:rsidRPr="00DF67D8">
        <w:rPr>
          <w:rFonts w:ascii="Garamond" w:hAnsi="Garamond" w:cs="Times New Roman"/>
          <w:sz w:val="24"/>
          <w:szCs w:val="24"/>
        </w:rPr>
        <w:t xml:space="preserve"> yang </w:t>
      </w:r>
      <w:proofErr w:type="spellStart"/>
      <w:r w:rsidRPr="00DF67D8">
        <w:rPr>
          <w:rFonts w:ascii="Garamond" w:hAnsi="Garamond" w:cs="Times New Roman"/>
          <w:sz w:val="24"/>
          <w:szCs w:val="24"/>
        </w:rPr>
        <w:t>kurang</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rpartisipas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lam</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giat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 xml:space="preserve"> IPAS, </w:t>
      </w:r>
      <w:proofErr w:type="spellStart"/>
      <w:r w:rsidRPr="00DF67D8">
        <w:rPr>
          <w:rFonts w:ascii="Garamond" w:hAnsi="Garamond" w:cs="Times New Roman"/>
          <w:sz w:val="24"/>
          <w:szCs w:val="24"/>
        </w:rPr>
        <w:t>kedu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urangny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aktif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tig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sert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idi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urang</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maham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ater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lajaran</w:t>
      </w:r>
      <w:proofErr w:type="spellEnd"/>
      <w:r w:rsidRPr="00DF67D8">
        <w:rPr>
          <w:rFonts w:ascii="Garamond" w:hAnsi="Garamond" w:cs="Times New Roman"/>
          <w:sz w:val="24"/>
          <w:szCs w:val="24"/>
        </w:rPr>
        <w:t xml:space="preserve"> yang </w:t>
      </w:r>
      <w:proofErr w:type="spellStart"/>
      <w:r w:rsidRPr="00DF67D8">
        <w:rPr>
          <w:rFonts w:ascii="Garamond" w:hAnsi="Garamond" w:cs="Times New Roman"/>
          <w:sz w:val="24"/>
          <w:szCs w:val="24"/>
        </w:rPr>
        <w:t>disampai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elit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emu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ondis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tersebu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lam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giat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 xml:space="preserve"> IPAS </w:t>
      </w:r>
      <w:proofErr w:type="spellStart"/>
      <w:r w:rsidRPr="00DF67D8">
        <w:rPr>
          <w:rFonts w:ascii="Garamond" w:hAnsi="Garamond" w:cs="Times New Roman"/>
          <w:sz w:val="24"/>
          <w:szCs w:val="24"/>
        </w:rPr>
        <w:t>berlangsung</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r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awa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ampa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akhir</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ak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elit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ambi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tind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lalu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erap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gun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capa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tuju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 xml:space="preserve"> IPAS </w:t>
      </w:r>
      <w:proofErr w:type="spellStart"/>
      <w:r w:rsidRPr="00DF67D8">
        <w:rPr>
          <w:rFonts w:ascii="Garamond" w:hAnsi="Garamond" w:cs="Times New Roman"/>
          <w:sz w:val="24"/>
          <w:szCs w:val="24"/>
        </w:rPr>
        <w:t>sesua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engan</w:t>
      </w:r>
      <w:proofErr w:type="spellEnd"/>
      <w:r w:rsidRPr="00DF67D8">
        <w:rPr>
          <w:rFonts w:ascii="Garamond" w:hAnsi="Garamond" w:cs="Times New Roman"/>
          <w:sz w:val="24"/>
          <w:szCs w:val="24"/>
        </w:rPr>
        <w:t xml:space="preserve"> TP. Pada </w:t>
      </w:r>
      <w:proofErr w:type="spellStart"/>
      <w:r w:rsidRPr="00DF67D8">
        <w:rPr>
          <w:rFonts w:ascii="Garamond" w:hAnsi="Garamond" w:cs="Times New Roman"/>
          <w:sz w:val="24"/>
          <w:szCs w:val="24"/>
        </w:rPr>
        <w:t>kegiat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observas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in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elit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gal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temu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untu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ah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analisis</w:t>
      </w:r>
      <w:proofErr w:type="spellEnd"/>
      <w:r w:rsidRPr="00DF67D8">
        <w:rPr>
          <w:rFonts w:ascii="Garamond" w:hAnsi="Garamond" w:cs="Times New Roman"/>
          <w:sz w:val="24"/>
          <w:szCs w:val="24"/>
        </w:rPr>
        <w:t xml:space="preserve"> pada </w:t>
      </w:r>
      <w:proofErr w:type="spellStart"/>
      <w:r w:rsidRPr="00DF67D8">
        <w:rPr>
          <w:rFonts w:ascii="Garamond" w:hAnsi="Garamond" w:cs="Times New Roman"/>
          <w:sz w:val="24"/>
          <w:szCs w:val="24"/>
        </w:rPr>
        <w:t>peneliti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rikutny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elit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cob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emu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ah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elitian</w:t>
      </w:r>
      <w:proofErr w:type="spellEnd"/>
      <w:r w:rsidRPr="00DF67D8">
        <w:rPr>
          <w:rFonts w:ascii="Garamond" w:hAnsi="Garamond" w:cs="Times New Roman"/>
          <w:sz w:val="24"/>
          <w:szCs w:val="24"/>
        </w:rPr>
        <w:t xml:space="preserve"> pada media yang </w:t>
      </w:r>
      <w:proofErr w:type="spellStart"/>
      <w:r w:rsidRPr="00DF67D8">
        <w:rPr>
          <w:rFonts w:ascii="Garamond" w:hAnsi="Garamond" w:cs="Times New Roman"/>
          <w:sz w:val="24"/>
          <w:szCs w:val="24"/>
        </w:rPr>
        <w:t>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ianalisis</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yaitu</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ena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ggunaan</w:t>
      </w:r>
      <w:proofErr w:type="spellEnd"/>
      <w:r w:rsidRPr="00DF67D8">
        <w:rPr>
          <w:rFonts w:ascii="Garamond" w:hAnsi="Garamond" w:cs="Times New Roman"/>
          <w:sz w:val="24"/>
          <w:szCs w:val="24"/>
        </w:rPr>
        <w:t xml:space="preserve"> media yang </w:t>
      </w:r>
      <w:proofErr w:type="spellStart"/>
      <w:r w:rsidRPr="00DF67D8">
        <w:rPr>
          <w:rFonts w:ascii="Garamond" w:hAnsi="Garamond" w:cs="Times New Roman"/>
          <w:sz w:val="24"/>
          <w:szCs w:val="24"/>
        </w:rPr>
        <w:t>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iimplementasikan</w:t>
      </w:r>
      <w:proofErr w:type="spellEnd"/>
      <w:r w:rsidRPr="00DF67D8">
        <w:rPr>
          <w:rFonts w:ascii="Garamond" w:hAnsi="Garamond" w:cs="Times New Roman"/>
          <w:sz w:val="24"/>
          <w:szCs w:val="24"/>
        </w:rPr>
        <w:t xml:space="preserve"> pada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 xml:space="preserve"> IPAS. Media yang </w:t>
      </w:r>
      <w:proofErr w:type="spellStart"/>
      <w:r w:rsidRPr="00DF67D8">
        <w:rPr>
          <w:rFonts w:ascii="Garamond" w:hAnsi="Garamond" w:cs="Times New Roman"/>
          <w:sz w:val="24"/>
          <w:szCs w:val="24"/>
        </w:rPr>
        <w:t>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iimplementasi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eliti</w:t>
      </w:r>
      <w:proofErr w:type="spellEnd"/>
      <w:r w:rsidRPr="00DF67D8">
        <w:rPr>
          <w:rFonts w:ascii="Garamond" w:hAnsi="Garamond" w:cs="Times New Roman"/>
          <w:sz w:val="24"/>
          <w:szCs w:val="24"/>
        </w:rPr>
        <w:t xml:space="preserve"> pada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 xml:space="preserve"> IPAS </w:t>
      </w:r>
      <w:proofErr w:type="spellStart"/>
      <w:r w:rsidRPr="00DF67D8">
        <w:rPr>
          <w:rFonts w:ascii="Garamond" w:hAnsi="Garamond" w:cs="Times New Roman"/>
          <w:sz w:val="24"/>
          <w:szCs w:val="24"/>
        </w:rPr>
        <w:t>yaitu</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p>
    <w:p w14:paraId="562CB4A5" w14:textId="77777777" w:rsidR="00DF67D8" w:rsidRPr="00DF67D8" w:rsidRDefault="00DF67D8" w:rsidP="00DF67D8">
      <w:pPr>
        <w:pStyle w:val="ListParagraph"/>
        <w:numPr>
          <w:ilvl w:val="0"/>
          <w:numId w:val="47"/>
        </w:numPr>
        <w:ind w:left="426"/>
        <w:contextualSpacing/>
        <w:jc w:val="both"/>
        <w:rPr>
          <w:rFonts w:ascii="Garamond" w:hAnsi="Garamond" w:cs="Times New Roman"/>
          <w:b/>
          <w:bCs/>
          <w:sz w:val="24"/>
          <w:szCs w:val="24"/>
        </w:rPr>
      </w:pPr>
      <w:proofErr w:type="spellStart"/>
      <w:r w:rsidRPr="00DF67D8">
        <w:rPr>
          <w:rFonts w:ascii="Garamond" w:hAnsi="Garamond" w:cs="Times New Roman"/>
          <w:b/>
          <w:bCs/>
          <w:sz w:val="24"/>
          <w:szCs w:val="24"/>
        </w:rPr>
        <w:t>Alternatif</w:t>
      </w:r>
      <w:proofErr w:type="spellEnd"/>
      <w:r w:rsidRPr="00DF67D8">
        <w:rPr>
          <w:rFonts w:ascii="Garamond" w:hAnsi="Garamond" w:cs="Times New Roman"/>
          <w:b/>
          <w:bCs/>
          <w:sz w:val="24"/>
          <w:szCs w:val="24"/>
        </w:rPr>
        <w:t xml:space="preserve"> </w:t>
      </w:r>
      <w:proofErr w:type="spellStart"/>
      <w:r w:rsidRPr="00DF67D8">
        <w:rPr>
          <w:rFonts w:ascii="Garamond" w:hAnsi="Garamond" w:cs="Times New Roman"/>
          <w:b/>
          <w:bCs/>
          <w:sz w:val="24"/>
          <w:szCs w:val="24"/>
        </w:rPr>
        <w:t>Pertemuan</w:t>
      </w:r>
      <w:proofErr w:type="spellEnd"/>
      <w:r w:rsidRPr="00DF67D8">
        <w:rPr>
          <w:rFonts w:ascii="Garamond" w:hAnsi="Garamond" w:cs="Times New Roman"/>
          <w:b/>
          <w:bCs/>
          <w:sz w:val="24"/>
          <w:szCs w:val="24"/>
        </w:rPr>
        <w:t xml:space="preserve"> </w:t>
      </w:r>
      <w:proofErr w:type="spellStart"/>
      <w:r w:rsidRPr="00DF67D8">
        <w:rPr>
          <w:rFonts w:ascii="Garamond" w:hAnsi="Garamond" w:cs="Times New Roman"/>
          <w:b/>
          <w:bCs/>
          <w:sz w:val="24"/>
          <w:szCs w:val="24"/>
        </w:rPr>
        <w:t>ke-Dua</w:t>
      </w:r>
      <w:proofErr w:type="spellEnd"/>
    </w:p>
    <w:p w14:paraId="0C1AFBE8" w14:textId="3ED91E69" w:rsidR="00DF67D8" w:rsidRPr="00DF67D8" w:rsidRDefault="00996DD5" w:rsidP="00DF67D8">
      <w:pPr>
        <w:pStyle w:val="ListParagraph"/>
        <w:ind w:left="360" w:firstLine="0"/>
        <w:jc w:val="both"/>
        <w:rPr>
          <w:rFonts w:ascii="Garamond" w:hAnsi="Garamond" w:cs="Times New Roman"/>
          <w:sz w:val="24"/>
          <w:szCs w:val="24"/>
        </w:rPr>
      </w:pPr>
      <w:r w:rsidRPr="00DF67D8">
        <w:rPr>
          <w:rFonts w:ascii="Garamond" w:hAnsi="Garamond"/>
          <w:noProof/>
        </w:rPr>
        <w:drawing>
          <wp:anchor distT="0" distB="0" distL="114300" distR="114300" simplePos="0" relativeHeight="251660288" behindDoc="0" locked="0" layoutInCell="1" allowOverlap="1" wp14:anchorId="5D91D89E" wp14:editId="34305FD4">
            <wp:simplePos x="0" y="0"/>
            <wp:positionH relativeFrom="margin">
              <wp:posOffset>3044825</wp:posOffset>
            </wp:positionH>
            <wp:positionV relativeFrom="paragraph">
              <wp:posOffset>645160</wp:posOffset>
            </wp:positionV>
            <wp:extent cx="2482215" cy="1511300"/>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l="3522" t="10687" r="28033" b="15178"/>
                    <a:stretch>
                      <a:fillRect/>
                    </a:stretch>
                  </pic:blipFill>
                  <pic:spPr bwMode="auto">
                    <a:xfrm>
                      <a:off x="0" y="0"/>
                      <a:ext cx="2482215" cy="1511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F67D8">
        <w:rPr>
          <w:rFonts w:ascii="Garamond" w:hAnsi="Garamond"/>
          <w:noProof/>
        </w:rPr>
        <w:drawing>
          <wp:anchor distT="0" distB="0" distL="114300" distR="114300" simplePos="0" relativeHeight="251659264" behindDoc="0" locked="0" layoutInCell="1" allowOverlap="1" wp14:anchorId="057C1982" wp14:editId="36952F9E">
            <wp:simplePos x="0" y="0"/>
            <wp:positionH relativeFrom="column">
              <wp:posOffset>259080</wp:posOffset>
            </wp:positionH>
            <wp:positionV relativeFrom="paragraph">
              <wp:posOffset>674370</wp:posOffset>
            </wp:positionV>
            <wp:extent cx="2636520" cy="148209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6520" cy="14820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DF67D8" w:rsidRPr="00DF67D8">
        <w:rPr>
          <w:rFonts w:ascii="Garamond" w:hAnsi="Garamond" w:cs="Times New Roman"/>
          <w:sz w:val="24"/>
          <w:szCs w:val="24"/>
        </w:rPr>
        <w:t>Pertemuan</w:t>
      </w:r>
      <w:proofErr w:type="spellEnd"/>
      <w:r w:rsidR="00DF67D8" w:rsidRPr="00DF67D8">
        <w:rPr>
          <w:rFonts w:ascii="Garamond" w:hAnsi="Garamond" w:cs="Times New Roman"/>
          <w:sz w:val="24"/>
          <w:szCs w:val="24"/>
        </w:rPr>
        <w:t xml:space="preserve"> </w:t>
      </w:r>
      <w:proofErr w:type="spellStart"/>
      <w:r w:rsidR="00DF67D8" w:rsidRPr="00DF67D8">
        <w:rPr>
          <w:rFonts w:ascii="Garamond" w:hAnsi="Garamond" w:cs="Times New Roman"/>
          <w:sz w:val="24"/>
          <w:szCs w:val="24"/>
        </w:rPr>
        <w:t>kedua</w:t>
      </w:r>
      <w:proofErr w:type="spellEnd"/>
      <w:r w:rsidR="00DF67D8" w:rsidRPr="00DF67D8">
        <w:rPr>
          <w:rFonts w:ascii="Garamond" w:hAnsi="Garamond" w:cs="Times New Roman"/>
          <w:sz w:val="24"/>
          <w:szCs w:val="24"/>
        </w:rPr>
        <w:t xml:space="preserve"> </w:t>
      </w:r>
      <w:proofErr w:type="spellStart"/>
      <w:r w:rsidR="00DF67D8" w:rsidRPr="00DF67D8">
        <w:rPr>
          <w:rFonts w:ascii="Garamond" w:hAnsi="Garamond" w:cs="Times New Roman"/>
          <w:sz w:val="24"/>
          <w:szCs w:val="24"/>
        </w:rPr>
        <w:t>dilaksanakan</w:t>
      </w:r>
      <w:proofErr w:type="spellEnd"/>
      <w:r w:rsidR="00DF67D8" w:rsidRPr="00DF67D8">
        <w:rPr>
          <w:rFonts w:ascii="Garamond" w:hAnsi="Garamond" w:cs="Times New Roman"/>
          <w:sz w:val="24"/>
          <w:szCs w:val="24"/>
        </w:rPr>
        <w:t xml:space="preserve"> pada </w:t>
      </w:r>
      <w:proofErr w:type="spellStart"/>
      <w:r w:rsidR="00DF67D8" w:rsidRPr="00DF67D8">
        <w:rPr>
          <w:rFonts w:ascii="Garamond" w:hAnsi="Garamond" w:cs="Times New Roman"/>
          <w:sz w:val="24"/>
          <w:szCs w:val="24"/>
        </w:rPr>
        <w:t>hari</w:t>
      </w:r>
      <w:proofErr w:type="spellEnd"/>
      <w:r w:rsidR="00DF67D8" w:rsidRPr="00DF67D8">
        <w:rPr>
          <w:rFonts w:ascii="Garamond" w:hAnsi="Garamond" w:cs="Times New Roman"/>
          <w:sz w:val="24"/>
          <w:szCs w:val="24"/>
        </w:rPr>
        <w:t xml:space="preserve"> Rabu, 31 </w:t>
      </w:r>
      <w:proofErr w:type="spellStart"/>
      <w:r w:rsidR="00DF67D8" w:rsidRPr="00DF67D8">
        <w:rPr>
          <w:rFonts w:ascii="Garamond" w:hAnsi="Garamond" w:cs="Times New Roman"/>
          <w:sz w:val="24"/>
          <w:szCs w:val="24"/>
        </w:rPr>
        <w:t>Januari</w:t>
      </w:r>
      <w:proofErr w:type="spellEnd"/>
      <w:r w:rsidR="00DF67D8" w:rsidRPr="00DF67D8">
        <w:rPr>
          <w:rFonts w:ascii="Garamond" w:hAnsi="Garamond" w:cs="Times New Roman"/>
          <w:sz w:val="24"/>
          <w:szCs w:val="24"/>
        </w:rPr>
        <w:t xml:space="preserve"> 2024 </w:t>
      </w:r>
      <w:proofErr w:type="spellStart"/>
      <w:r w:rsidR="00DF67D8" w:rsidRPr="00DF67D8">
        <w:rPr>
          <w:rFonts w:ascii="Garamond" w:hAnsi="Garamond" w:cs="Times New Roman"/>
          <w:sz w:val="24"/>
          <w:szCs w:val="24"/>
        </w:rPr>
        <w:t>yaitu</w:t>
      </w:r>
      <w:proofErr w:type="spellEnd"/>
      <w:r w:rsidR="00DF67D8" w:rsidRPr="00DF67D8">
        <w:rPr>
          <w:rFonts w:ascii="Garamond" w:hAnsi="Garamond" w:cs="Times New Roman"/>
          <w:sz w:val="24"/>
          <w:szCs w:val="24"/>
        </w:rPr>
        <w:t xml:space="preserve"> </w:t>
      </w:r>
      <w:proofErr w:type="spellStart"/>
      <w:r w:rsidR="00DF67D8" w:rsidRPr="00DF67D8">
        <w:rPr>
          <w:rFonts w:ascii="Garamond" w:hAnsi="Garamond" w:cs="Times New Roman"/>
          <w:sz w:val="24"/>
          <w:szCs w:val="24"/>
        </w:rPr>
        <w:t>melaksanakan</w:t>
      </w:r>
      <w:proofErr w:type="spellEnd"/>
      <w:r w:rsidR="00DF67D8" w:rsidRPr="00DF67D8">
        <w:rPr>
          <w:rFonts w:ascii="Garamond" w:hAnsi="Garamond" w:cs="Times New Roman"/>
          <w:sz w:val="24"/>
          <w:szCs w:val="24"/>
        </w:rPr>
        <w:t xml:space="preserve"> </w:t>
      </w:r>
      <w:proofErr w:type="spellStart"/>
      <w:r w:rsidR="00DF67D8" w:rsidRPr="00DF67D8">
        <w:rPr>
          <w:rFonts w:ascii="Garamond" w:hAnsi="Garamond" w:cs="Times New Roman"/>
          <w:sz w:val="24"/>
          <w:szCs w:val="24"/>
        </w:rPr>
        <w:t>kegiatan</w:t>
      </w:r>
      <w:proofErr w:type="spellEnd"/>
      <w:r w:rsidR="00DF67D8" w:rsidRPr="00DF67D8">
        <w:rPr>
          <w:rFonts w:ascii="Garamond" w:hAnsi="Garamond" w:cs="Times New Roman"/>
          <w:sz w:val="24"/>
          <w:szCs w:val="24"/>
        </w:rPr>
        <w:t xml:space="preserve"> </w:t>
      </w:r>
      <w:proofErr w:type="spellStart"/>
      <w:r w:rsidR="00DF67D8" w:rsidRPr="00DF67D8">
        <w:rPr>
          <w:rFonts w:ascii="Garamond" w:hAnsi="Garamond" w:cs="Times New Roman"/>
          <w:sz w:val="24"/>
          <w:szCs w:val="24"/>
        </w:rPr>
        <w:t>pembelajaran</w:t>
      </w:r>
      <w:proofErr w:type="spellEnd"/>
      <w:r w:rsidR="00DF67D8" w:rsidRPr="00DF67D8">
        <w:rPr>
          <w:rFonts w:ascii="Garamond" w:hAnsi="Garamond" w:cs="Times New Roman"/>
          <w:sz w:val="24"/>
          <w:szCs w:val="24"/>
        </w:rPr>
        <w:t xml:space="preserve"> IPAS </w:t>
      </w:r>
      <w:proofErr w:type="spellStart"/>
      <w:r w:rsidR="00DF67D8" w:rsidRPr="00DF67D8">
        <w:rPr>
          <w:rFonts w:ascii="Garamond" w:hAnsi="Garamond" w:cs="Times New Roman"/>
          <w:sz w:val="24"/>
          <w:szCs w:val="24"/>
        </w:rPr>
        <w:t>materi</w:t>
      </w:r>
      <w:proofErr w:type="spellEnd"/>
      <w:r w:rsidR="00DF67D8" w:rsidRPr="00DF67D8">
        <w:rPr>
          <w:rFonts w:ascii="Garamond" w:hAnsi="Garamond" w:cs="Times New Roman"/>
          <w:sz w:val="24"/>
          <w:szCs w:val="24"/>
        </w:rPr>
        <w:t xml:space="preserve"> </w:t>
      </w:r>
      <w:proofErr w:type="spellStart"/>
      <w:r w:rsidR="00DF67D8" w:rsidRPr="00DF67D8">
        <w:rPr>
          <w:rFonts w:ascii="Garamond" w:hAnsi="Garamond" w:cs="Times New Roman"/>
          <w:sz w:val="24"/>
          <w:szCs w:val="24"/>
        </w:rPr>
        <w:t>sumber</w:t>
      </w:r>
      <w:proofErr w:type="spellEnd"/>
      <w:r w:rsidR="00DF67D8" w:rsidRPr="00DF67D8">
        <w:rPr>
          <w:rFonts w:ascii="Garamond" w:hAnsi="Garamond" w:cs="Times New Roman"/>
          <w:sz w:val="24"/>
          <w:szCs w:val="24"/>
        </w:rPr>
        <w:t xml:space="preserve"> </w:t>
      </w:r>
      <w:proofErr w:type="spellStart"/>
      <w:r w:rsidR="00DF67D8" w:rsidRPr="00DF67D8">
        <w:rPr>
          <w:rFonts w:ascii="Garamond" w:hAnsi="Garamond" w:cs="Times New Roman"/>
          <w:sz w:val="24"/>
          <w:szCs w:val="24"/>
        </w:rPr>
        <w:t>daya</w:t>
      </w:r>
      <w:proofErr w:type="spellEnd"/>
      <w:r w:rsidR="00DF67D8" w:rsidRPr="00DF67D8">
        <w:rPr>
          <w:rFonts w:ascii="Garamond" w:hAnsi="Garamond" w:cs="Times New Roman"/>
          <w:sz w:val="24"/>
          <w:szCs w:val="24"/>
        </w:rPr>
        <w:t xml:space="preserve"> </w:t>
      </w:r>
      <w:proofErr w:type="spellStart"/>
      <w:r w:rsidR="00DF67D8" w:rsidRPr="00DF67D8">
        <w:rPr>
          <w:rFonts w:ascii="Garamond" w:hAnsi="Garamond" w:cs="Times New Roman"/>
          <w:sz w:val="24"/>
          <w:szCs w:val="24"/>
        </w:rPr>
        <w:t>alam</w:t>
      </w:r>
      <w:proofErr w:type="spellEnd"/>
      <w:r w:rsidR="00DF67D8" w:rsidRPr="00DF67D8">
        <w:rPr>
          <w:rFonts w:ascii="Garamond" w:hAnsi="Garamond" w:cs="Times New Roman"/>
          <w:sz w:val="24"/>
          <w:szCs w:val="24"/>
        </w:rPr>
        <w:t xml:space="preserve">. </w:t>
      </w:r>
      <w:proofErr w:type="spellStart"/>
      <w:r w:rsidR="00DF67D8" w:rsidRPr="00DF67D8">
        <w:rPr>
          <w:rFonts w:ascii="Garamond" w:hAnsi="Garamond" w:cs="Times New Roman"/>
          <w:sz w:val="24"/>
          <w:szCs w:val="24"/>
        </w:rPr>
        <w:t>Berikut</w:t>
      </w:r>
      <w:proofErr w:type="spellEnd"/>
      <w:r w:rsidR="00DF67D8" w:rsidRPr="00DF67D8">
        <w:rPr>
          <w:rFonts w:ascii="Garamond" w:hAnsi="Garamond" w:cs="Times New Roman"/>
          <w:sz w:val="24"/>
          <w:szCs w:val="24"/>
        </w:rPr>
        <w:t xml:space="preserve"> media yang </w:t>
      </w:r>
      <w:proofErr w:type="spellStart"/>
      <w:r w:rsidR="00DF67D8" w:rsidRPr="00DF67D8">
        <w:rPr>
          <w:rFonts w:ascii="Garamond" w:hAnsi="Garamond" w:cs="Times New Roman"/>
          <w:sz w:val="24"/>
          <w:szCs w:val="24"/>
        </w:rPr>
        <w:t>dibuat</w:t>
      </w:r>
      <w:proofErr w:type="spellEnd"/>
      <w:r w:rsidR="00DF67D8" w:rsidRPr="00DF67D8">
        <w:rPr>
          <w:rFonts w:ascii="Garamond" w:hAnsi="Garamond" w:cs="Times New Roman"/>
          <w:sz w:val="24"/>
          <w:szCs w:val="24"/>
        </w:rPr>
        <w:t xml:space="preserve"> oleh </w:t>
      </w:r>
      <w:proofErr w:type="spellStart"/>
      <w:r w:rsidR="00DF67D8" w:rsidRPr="00DF67D8">
        <w:rPr>
          <w:rFonts w:ascii="Garamond" w:hAnsi="Garamond" w:cs="Times New Roman"/>
          <w:sz w:val="24"/>
          <w:szCs w:val="24"/>
        </w:rPr>
        <w:t>peneliti</w:t>
      </w:r>
      <w:proofErr w:type="spellEnd"/>
      <w:r w:rsidR="00DF67D8" w:rsidRPr="00DF67D8">
        <w:rPr>
          <w:rFonts w:ascii="Garamond" w:hAnsi="Garamond" w:cs="Times New Roman"/>
          <w:sz w:val="24"/>
          <w:szCs w:val="24"/>
        </w:rPr>
        <w:t xml:space="preserve"> : </w:t>
      </w:r>
    </w:p>
    <w:p w14:paraId="023E9E38" w14:textId="77777777" w:rsidR="00DF67D8" w:rsidRPr="00DF67D8" w:rsidRDefault="00DF67D8" w:rsidP="00DF67D8">
      <w:pPr>
        <w:pStyle w:val="ListParagraph"/>
        <w:ind w:left="426"/>
        <w:jc w:val="both"/>
        <w:rPr>
          <w:rFonts w:ascii="Garamond" w:hAnsi="Garamond" w:cs="Times New Roman"/>
          <w:sz w:val="24"/>
          <w:szCs w:val="24"/>
        </w:rPr>
      </w:pPr>
    </w:p>
    <w:p w14:paraId="374880E4" w14:textId="77777777" w:rsidR="00DF67D8" w:rsidRPr="00DF67D8" w:rsidRDefault="00DF67D8" w:rsidP="00DF67D8">
      <w:pPr>
        <w:pStyle w:val="ListParagraph"/>
        <w:ind w:left="426"/>
        <w:jc w:val="both"/>
        <w:rPr>
          <w:rFonts w:ascii="Garamond" w:hAnsi="Garamond" w:cs="Times New Roman"/>
          <w:sz w:val="24"/>
          <w:szCs w:val="24"/>
        </w:rPr>
      </w:pPr>
    </w:p>
    <w:p w14:paraId="73858DA8" w14:textId="77777777" w:rsidR="00DF67D8" w:rsidRPr="00DF67D8" w:rsidRDefault="00DF67D8" w:rsidP="00DF67D8">
      <w:pPr>
        <w:pStyle w:val="ListParagraph"/>
        <w:ind w:left="426"/>
        <w:jc w:val="both"/>
        <w:rPr>
          <w:rFonts w:ascii="Garamond" w:hAnsi="Garamond" w:cs="Times New Roman"/>
          <w:sz w:val="24"/>
          <w:szCs w:val="24"/>
        </w:rPr>
      </w:pPr>
    </w:p>
    <w:p w14:paraId="65986D46" w14:textId="77777777" w:rsidR="00DF67D8" w:rsidRPr="00DF67D8" w:rsidRDefault="00DF67D8" w:rsidP="00DF67D8">
      <w:pPr>
        <w:pStyle w:val="ListParagraph"/>
        <w:ind w:left="426"/>
        <w:jc w:val="both"/>
        <w:rPr>
          <w:rFonts w:ascii="Garamond" w:hAnsi="Garamond" w:cs="Times New Roman"/>
          <w:sz w:val="24"/>
          <w:szCs w:val="24"/>
        </w:rPr>
      </w:pPr>
    </w:p>
    <w:p w14:paraId="23A51164" w14:textId="77777777" w:rsidR="00DF67D8" w:rsidRPr="00DF67D8" w:rsidRDefault="00DF67D8" w:rsidP="00DF67D8">
      <w:pPr>
        <w:pStyle w:val="ListParagraph"/>
        <w:ind w:left="426"/>
        <w:jc w:val="both"/>
        <w:rPr>
          <w:rFonts w:ascii="Garamond" w:hAnsi="Garamond" w:cs="Times New Roman"/>
          <w:sz w:val="24"/>
          <w:szCs w:val="24"/>
        </w:rPr>
      </w:pPr>
    </w:p>
    <w:p w14:paraId="752DBE13" w14:textId="77777777" w:rsidR="00DF67D8" w:rsidRPr="00DF67D8" w:rsidRDefault="00DF67D8" w:rsidP="00DF67D8">
      <w:pPr>
        <w:jc w:val="center"/>
        <w:rPr>
          <w:rFonts w:ascii="Garamond" w:hAnsi="Garamond"/>
          <w:b/>
          <w:bCs/>
          <w:i/>
          <w:iCs/>
          <w:sz w:val="24"/>
          <w:szCs w:val="24"/>
        </w:rPr>
      </w:pPr>
      <w:r w:rsidRPr="00DF67D8">
        <w:rPr>
          <w:rFonts w:ascii="Garamond" w:hAnsi="Garamond"/>
          <w:b/>
          <w:bCs/>
          <w:sz w:val="24"/>
          <w:szCs w:val="24"/>
        </w:rPr>
        <w:t xml:space="preserve">Gambar 1. Media Pembelajaran </w:t>
      </w:r>
      <w:r w:rsidRPr="00DF67D8">
        <w:rPr>
          <w:rFonts w:ascii="Garamond" w:hAnsi="Garamond"/>
          <w:b/>
          <w:bCs/>
          <w:i/>
          <w:iCs/>
          <w:sz w:val="24"/>
          <w:szCs w:val="24"/>
        </w:rPr>
        <w:t xml:space="preserve"> Wordwall</w:t>
      </w:r>
    </w:p>
    <w:p w14:paraId="76E1DA9B" w14:textId="77777777" w:rsidR="00DF67D8" w:rsidRPr="00DF67D8" w:rsidRDefault="00DF67D8" w:rsidP="00DF67D8">
      <w:pPr>
        <w:ind w:left="426"/>
        <w:jc w:val="both"/>
        <w:rPr>
          <w:rFonts w:ascii="Garamond" w:hAnsi="Garamond"/>
          <w:sz w:val="24"/>
          <w:szCs w:val="24"/>
        </w:rPr>
      </w:pPr>
      <w:r w:rsidRPr="00DF67D8">
        <w:rPr>
          <w:rFonts w:ascii="Garamond" w:hAnsi="Garamond"/>
          <w:sz w:val="24"/>
          <w:szCs w:val="24"/>
        </w:rPr>
        <w:t xml:space="preserve">Peneliti menggunakan media </w:t>
      </w:r>
      <w:r w:rsidRPr="00DF67D8">
        <w:rPr>
          <w:rFonts w:ascii="Garamond" w:hAnsi="Garamond"/>
          <w:i/>
          <w:iCs/>
          <w:sz w:val="24"/>
          <w:szCs w:val="24"/>
        </w:rPr>
        <w:t xml:space="preserve">wordwall </w:t>
      </w:r>
      <w:r w:rsidRPr="00DF67D8">
        <w:rPr>
          <w:rFonts w:ascii="Garamond" w:hAnsi="Garamond"/>
          <w:sz w:val="24"/>
          <w:szCs w:val="24"/>
        </w:rPr>
        <w:t xml:space="preserve">selama kegiatan pembelajaran berlangsung sebagai salah satu media untuk dianalisis yang berfokus pada mata pelajaran IPAS. Tujuan dari analisis media ini untuk melihat kegunaan dan akan dilihat melalui proses hasil pengolahan data. Berdasarkan hasil penelitian kedua, terdapat temuan bahwa penggunaan media </w:t>
      </w:r>
      <w:r w:rsidRPr="00DF67D8">
        <w:rPr>
          <w:rFonts w:ascii="Garamond" w:hAnsi="Garamond"/>
          <w:i/>
          <w:iCs/>
          <w:sz w:val="24"/>
          <w:szCs w:val="24"/>
        </w:rPr>
        <w:t xml:space="preserve">wordwall </w:t>
      </w:r>
      <w:r w:rsidRPr="00DF67D8">
        <w:rPr>
          <w:rFonts w:ascii="Garamond" w:hAnsi="Garamond"/>
          <w:sz w:val="24"/>
          <w:szCs w:val="24"/>
        </w:rPr>
        <w:t xml:space="preserve">pada mata pelajaran IPAS sangat baik diterapkan, melihat siswa banyak yang merespon positif selama media ini diterapkan. Penggunaan media </w:t>
      </w:r>
      <w:r w:rsidRPr="00DF67D8">
        <w:rPr>
          <w:rFonts w:ascii="Garamond" w:hAnsi="Garamond"/>
          <w:i/>
          <w:iCs/>
          <w:sz w:val="24"/>
          <w:szCs w:val="24"/>
        </w:rPr>
        <w:t xml:space="preserve">wordwall </w:t>
      </w:r>
      <w:r w:rsidRPr="00DF67D8">
        <w:rPr>
          <w:rFonts w:ascii="Garamond" w:hAnsi="Garamond"/>
          <w:sz w:val="24"/>
          <w:szCs w:val="24"/>
        </w:rPr>
        <w:t xml:space="preserve">ini berhasil diterapkan serta dapat menumbuhkan keaktifan belajar peserta didik. Hal ini dapat diperkuat dengan hasil penelitian </w:t>
      </w:r>
      <w:r w:rsidRPr="00DF67D8">
        <w:rPr>
          <w:rFonts w:ascii="Garamond" w:hAnsi="Garamond"/>
          <w:sz w:val="24"/>
          <w:szCs w:val="24"/>
        </w:rPr>
        <w:fldChar w:fldCharType="begin" w:fldLock="1"/>
      </w:r>
      <w:r w:rsidRPr="00DF67D8">
        <w:rPr>
          <w:rFonts w:ascii="Garamond" w:hAnsi="Garamond"/>
          <w:sz w:val="24"/>
          <w:szCs w:val="24"/>
        </w:rPr>
        <w:instrText>ADDIN CSL_CITATION {"citationItems":[{"id":"ITEM-1","itemData":{"DOI":"10.31004/basicedu.v6i5.3616","ISSN":"2580-3735","abstract":"Penelitian ini bertujuan apakah terdapat pengaruh media pembelajaran wordwall terhadap motivasi belajar siswa. Metode penelitian menggunakan quasi eksperimen yaitu terdapat kelas eksperimen dan kelas kontrol dengan randomized pre-test post-test group design. Seluruh siswa kelas IV SDN Pisangan Baru 09 dengan berjumlah 60 peserta didik sebagai populasi. siswa kelas IV A yang berjumlah 30 dan siswa kelas IV B 30 siswa sebagai sampel. Penelitian ini menggunakan instrumen angket berjumlah 16 pernyataan yang sudah teruji valid dan reliabel. Selanjutnya pada analisis data pada penelitian ini menggunakan uji normalitas menggunakan Shapiro Wilk, uji homogenitas menggunakan uji Levane dan uji hipotesis menggunakan paired sampel t-test nilai terdapat pengaruh perbedaan yang terjadi sebelum dilakukan treatmen dan sesudah diberikan treatmen. Dilanjutkan Uji N-gain Score menunjukan nilai kelas menggunakan media wordwall dengan media wordwall cukup efektif terhadap motivasi belajar siswa. Sementara nilai kelas memakai media power point kategori tidak efektif terhadap motivasi belajar siswa.","author":[{"dropping-particle":"","family":"Permana","given":"Septariawan Prasetya","non-dropping-particle":"","parse-names":false,"suffix":""},{"dropping-particle":"","family":"Kasriman","given":"Kasriman","non-dropping-particle":"","parse-names":false,"suffix":""}],"container-title":"Jurnal Basicedu","id":"ITEM-1","issue":"5","issued":{"date-parts":[["2022"]]},"page":"7831-7839","title":"Pengaruh Media Pembelajaran Wordwall terhadap Motivasi Belajar IPS Kelas IV","type":"article-journal","volume":"6"},"uris":["http://www.mendeley.com/documents/?uuid=7b630ba4-711a-4c63-ae8e-59fe1b9ea43e"]}],"mendeley":{"formattedCitation":"(Permana &amp; Kasriman, 2022)","plainTextFormattedCitation":"(Permana &amp; Kasriman, 2022)","previouslyFormattedCitation":"(Permana &amp; Kasriman, 2022)"},"properties":{"noteIndex":0},"schema":"https://github.com/citation-style-language/schema/raw/master/csl-citation.json"}</w:instrText>
      </w:r>
      <w:r w:rsidRPr="00DF67D8">
        <w:rPr>
          <w:rFonts w:ascii="Garamond" w:hAnsi="Garamond"/>
          <w:sz w:val="24"/>
          <w:szCs w:val="24"/>
        </w:rPr>
        <w:fldChar w:fldCharType="separate"/>
      </w:r>
      <w:r w:rsidRPr="00DF67D8">
        <w:rPr>
          <w:rFonts w:ascii="Garamond" w:hAnsi="Garamond"/>
          <w:noProof/>
          <w:sz w:val="24"/>
          <w:szCs w:val="24"/>
        </w:rPr>
        <w:t>(Permana &amp; Kasriman, 2022)</w:t>
      </w:r>
      <w:r w:rsidRPr="00DF67D8">
        <w:rPr>
          <w:rFonts w:ascii="Garamond" w:hAnsi="Garamond"/>
          <w:sz w:val="24"/>
          <w:szCs w:val="24"/>
        </w:rPr>
        <w:fldChar w:fldCharType="end"/>
      </w:r>
      <w:r w:rsidRPr="00DF67D8">
        <w:rPr>
          <w:rFonts w:ascii="Garamond" w:hAnsi="Garamond"/>
          <w:sz w:val="24"/>
          <w:szCs w:val="24"/>
        </w:rPr>
        <w:t xml:space="preserve"> bahwa nilai kelas yang menerapkan media </w:t>
      </w:r>
      <w:r w:rsidRPr="00DF67D8">
        <w:rPr>
          <w:rFonts w:ascii="Garamond" w:hAnsi="Garamond"/>
          <w:i/>
          <w:iCs/>
          <w:sz w:val="24"/>
          <w:szCs w:val="24"/>
        </w:rPr>
        <w:t xml:space="preserve">wordwall </w:t>
      </w:r>
      <w:r w:rsidRPr="00DF67D8">
        <w:rPr>
          <w:rFonts w:ascii="Garamond" w:hAnsi="Garamond"/>
          <w:sz w:val="24"/>
          <w:szCs w:val="24"/>
        </w:rPr>
        <w:t xml:space="preserve"> cukup efektif pada motivasi belajar siswa. </w:t>
      </w:r>
    </w:p>
    <w:p w14:paraId="518C6850" w14:textId="77777777" w:rsidR="00DF67D8" w:rsidRPr="00DF67D8" w:rsidRDefault="00DF67D8" w:rsidP="00DF67D8">
      <w:pPr>
        <w:pStyle w:val="ListParagraph"/>
        <w:numPr>
          <w:ilvl w:val="0"/>
          <w:numId w:val="47"/>
        </w:numPr>
        <w:ind w:left="426"/>
        <w:contextualSpacing/>
        <w:jc w:val="both"/>
        <w:rPr>
          <w:rFonts w:ascii="Garamond" w:hAnsi="Garamond" w:cs="Times New Roman"/>
          <w:b/>
          <w:bCs/>
          <w:sz w:val="24"/>
          <w:szCs w:val="24"/>
        </w:rPr>
      </w:pPr>
      <w:proofErr w:type="spellStart"/>
      <w:r w:rsidRPr="00DF67D8">
        <w:rPr>
          <w:rFonts w:ascii="Garamond" w:hAnsi="Garamond" w:cs="Times New Roman"/>
          <w:b/>
          <w:bCs/>
          <w:sz w:val="24"/>
          <w:szCs w:val="24"/>
        </w:rPr>
        <w:t>Alternatif</w:t>
      </w:r>
      <w:proofErr w:type="spellEnd"/>
      <w:r w:rsidRPr="00DF67D8">
        <w:rPr>
          <w:rFonts w:ascii="Garamond" w:hAnsi="Garamond" w:cs="Times New Roman"/>
          <w:b/>
          <w:bCs/>
          <w:sz w:val="24"/>
          <w:szCs w:val="24"/>
        </w:rPr>
        <w:t xml:space="preserve"> </w:t>
      </w:r>
      <w:proofErr w:type="spellStart"/>
      <w:r w:rsidRPr="00DF67D8">
        <w:rPr>
          <w:rFonts w:ascii="Garamond" w:hAnsi="Garamond" w:cs="Times New Roman"/>
          <w:b/>
          <w:bCs/>
          <w:sz w:val="24"/>
          <w:szCs w:val="24"/>
        </w:rPr>
        <w:t>Pertemuan</w:t>
      </w:r>
      <w:proofErr w:type="spellEnd"/>
      <w:r w:rsidRPr="00DF67D8">
        <w:rPr>
          <w:rFonts w:ascii="Garamond" w:hAnsi="Garamond" w:cs="Times New Roman"/>
          <w:b/>
          <w:bCs/>
          <w:sz w:val="24"/>
          <w:szCs w:val="24"/>
        </w:rPr>
        <w:t xml:space="preserve"> </w:t>
      </w:r>
      <w:proofErr w:type="spellStart"/>
      <w:r w:rsidRPr="00DF67D8">
        <w:rPr>
          <w:rFonts w:ascii="Garamond" w:hAnsi="Garamond" w:cs="Times New Roman"/>
          <w:b/>
          <w:bCs/>
          <w:sz w:val="24"/>
          <w:szCs w:val="24"/>
        </w:rPr>
        <w:t>ke-Tiga</w:t>
      </w:r>
      <w:proofErr w:type="spellEnd"/>
    </w:p>
    <w:p w14:paraId="128AB695" w14:textId="77777777" w:rsidR="00DF67D8" w:rsidRPr="00DF67D8" w:rsidRDefault="00DF67D8" w:rsidP="00DF67D8">
      <w:pPr>
        <w:pStyle w:val="ListParagraph"/>
        <w:ind w:left="360" w:firstLine="0"/>
        <w:jc w:val="both"/>
        <w:rPr>
          <w:rFonts w:ascii="Garamond" w:hAnsi="Garamond" w:cs="Times New Roman"/>
          <w:sz w:val="24"/>
          <w:szCs w:val="24"/>
        </w:rPr>
      </w:pPr>
      <w:r w:rsidRPr="00DF67D8">
        <w:rPr>
          <w:rFonts w:ascii="Garamond" w:hAnsi="Garamond" w:cs="Times New Roman"/>
          <w:sz w:val="24"/>
          <w:szCs w:val="24"/>
        </w:rPr>
        <w:t xml:space="preserve">Pada </w:t>
      </w:r>
      <w:proofErr w:type="spellStart"/>
      <w:r w:rsidRPr="00DF67D8">
        <w:rPr>
          <w:rFonts w:ascii="Garamond" w:hAnsi="Garamond" w:cs="Times New Roman"/>
          <w:sz w:val="24"/>
          <w:szCs w:val="24"/>
        </w:rPr>
        <w:t>pertemu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tig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elit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laku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wawancar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pad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sert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idi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untu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ambi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simpul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atau</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nang</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rah</w:t>
      </w:r>
      <w:proofErr w:type="spellEnd"/>
      <w:r w:rsidRPr="00DF67D8">
        <w:rPr>
          <w:rFonts w:ascii="Garamond" w:hAnsi="Garamond" w:cs="Times New Roman"/>
          <w:sz w:val="24"/>
          <w:szCs w:val="24"/>
        </w:rPr>
        <w:t xml:space="preserve"> pada </w:t>
      </w:r>
      <w:proofErr w:type="spellStart"/>
      <w:r w:rsidRPr="00DF67D8">
        <w:rPr>
          <w:rFonts w:ascii="Garamond" w:hAnsi="Garamond" w:cs="Times New Roman"/>
          <w:sz w:val="24"/>
          <w:szCs w:val="24"/>
        </w:rPr>
        <w:t>peneliti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in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Apak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gguna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r w:rsidRPr="00DF67D8">
        <w:rPr>
          <w:rFonts w:ascii="Garamond" w:hAnsi="Garamond" w:cs="Times New Roman"/>
          <w:sz w:val="24"/>
          <w:szCs w:val="24"/>
        </w:rPr>
        <w:t xml:space="preserve"> </w:t>
      </w:r>
      <w:proofErr w:type="spellStart"/>
      <w:r w:rsidRPr="00DF67D8">
        <w:rPr>
          <w:rFonts w:ascii="Garamond" w:hAnsi="Garamond" w:cs="Times New Roman"/>
          <w:sz w:val="24"/>
          <w:szCs w:val="24"/>
        </w:rPr>
        <w:t>in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p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umbuh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aktif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lajar</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isw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atau</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tida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riku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hasi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wawancar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engan</w:t>
      </w:r>
      <w:proofErr w:type="spellEnd"/>
      <w:r w:rsidRPr="00DF67D8">
        <w:rPr>
          <w:rFonts w:ascii="Garamond" w:hAnsi="Garamond" w:cs="Times New Roman"/>
          <w:sz w:val="24"/>
          <w:szCs w:val="24"/>
        </w:rPr>
        <w:t xml:space="preserve"> 3 </w:t>
      </w:r>
      <w:proofErr w:type="spellStart"/>
      <w:r w:rsidRPr="00DF67D8">
        <w:rPr>
          <w:rFonts w:ascii="Garamond" w:hAnsi="Garamond" w:cs="Times New Roman"/>
          <w:sz w:val="24"/>
          <w:szCs w:val="24"/>
        </w:rPr>
        <w:t>pesert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idik</w:t>
      </w:r>
      <w:proofErr w:type="spellEnd"/>
      <w:r w:rsidRPr="00DF67D8">
        <w:rPr>
          <w:rFonts w:ascii="Garamond" w:hAnsi="Garamond" w:cs="Times New Roman"/>
          <w:sz w:val="24"/>
          <w:szCs w:val="24"/>
        </w:rPr>
        <w:t xml:space="preserve"> yang </w:t>
      </w:r>
      <w:proofErr w:type="spellStart"/>
      <w:r w:rsidRPr="00DF67D8">
        <w:rPr>
          <w:rFonts w:ascii="Garamond" w:hAnsi="Garamond" w:cs="Times New Roman"/>
          <w:sz w:val="24"/>
          <w:szCs w:val="24"/>
        </w:rPr>
        <w:t>dijadi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aji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hasi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wawancar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engan</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kelas</w:t>
      </w:r>
      <w:proofErr w:type="spellEnd"/>
      <w:r w:rsidRPr="00DF67D8">
        <w:rPr>
          <w:rFonts w:ascii="Garamond" w:hAnsi="Garamond" w:cs="Times New Roman"/>
          <w:sz w:val="24"/>
          <w:szCs w:val="24"/>
        </w:rPr>
        <w:t xml:space="preserve">, dan </w:t>
      </w:r>
      <w:proofErr w:type="spellStart"/>
      <w:r w:rsidRPr="00DF67D8">
        <w:rPr>
          <w:rFonts w:ascii="Garamond" w:hAnsi="Garamond" w:cs="Times New Roman"/>
          <w:sz w:val="24"/>
          <w:szCs w:val="24"/>
        </w:rPr>
        <w:t>hasi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observasi</w:t>
      </w:r>
      <w:proofErr w:type="spellEnd"/>
      <w:r w:rsidRPr="00DF67D8">
        <w:rPr>
          <w:rFonts w:ascii="Garamond" w:hAnsi="Garamond" w:cs="Times New Roman"/>
          <w:sz w:val="24"/>
          <w:szCs w:val="24"/>
        </w:rPr>
        <w:t xml:space="preserve"> 3 </w:t>
      </w: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a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laku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 xml:space="preserve">. </w:t>
      </w:r>
    </w:p>
    <w:p w14:paraId="6E8B2CB8" w14:textId="4B6EC4A2" w:rsidR="00DF67D8" w:rsidRDefault="00DF67D8" w:rsidP="00DF67D8">
      <w:pPr>
        <w:pStyle w:val="ListParagraph"/>
        <w:ind w:left="426"/>
        <w:jc w:val="both"/>
        <w:rPr>
          <w:rFonts w:ascii="Garamond" w:hAnsi="Garamond" w:cs="Times New Roman"/>
          <w:sz w:val="24"/>
          <w:szCs w:val="24"/>
        </w:rPr>
      </w:pPr>
    </w:p>
    <w:p w14:paraId="737A4B19" w14:textId="359FEC87" w:rsidR="00BA5FB9" w:rsidRDefault="00BA5FB9" w:rsidP="00DF67D8">
      <w:pPr>
        <w:pStyle w:val="ListParagraph"/>
        <w:ind w:left="426"/>
        <w:jc w:val="both"/>
        <w:rPr>
          <w:rFonts w:ascii="Garamond" w:hAnsi="Garamond" w:cs="Times New Roman"/>
          <w:sz w:val="24"/>
          <w:szCs w:val="24"/>
        </w:rPr>
      </w:pPr>
    </w:p>
    <w:p w14:paraId="5341C6FE" w14:textId="77777777" w:rsidR="00BA5FB9" w:rsidRPr="00DF67D8" w:rsidRDefault="00BA5FB9" w:rsidP="00DF67D8">
      <w:pPr>
        <w:pStyle w:val="ListParagraph"/>
        <w:ind w:left="426"/>
        <w:jc w:val="both"/>
        <w:rPr>
          <w:rFonts w:ascii="Garamond" w:hAnsi="Garamond" w:cs="Times New Roman"/>
          <w:sz w:val="24"/>
          <w:szCs w:val="24"/>
        </w:rPr>
      </w:pPr>
    </w:p>
    <w:p w14:paraId="5D9ECE42" w14:textId="69023191" w:rsidR="00DF67D8" w:rsidRPr="00DF67D8" w:rsidRDefault="00DF67D8" w:rsidP="00DF67D8">
      <w:pPr>
        <w:pStyle w:val="ListParagraph"/>
        <w:ind w:left="426"/>
        <w:jc w:val="center"/>
        <w:rPr>
          <w:rFonts w:ascii="Garamond" w:hAnsi="Garamond" w:cs="Times New Roman"/>
          <w:b/>
          <w:bCs/>
          <w:sz w:val="24"/>
          <w:szCs w:val="24"/>
        </w:rPr>
      </w:pPr>
      <w:proofErr w:type="spellStart"/>
      <w:r w:rsidRPr="00DF67D8">
        <w:rPr>
          <w:rFonts w:ascii="Garamond" w:hAnsi="Garamond" w:cs="Times New Roman"/>
          <w:b/>
          <w:bCs/>
          <w:sz w:val="24"/>
          <w:szCs w:val="24"/>
        </w:rPr>
        <w:lastRenderedPageBreak/>
        <w:t>Tabel</w:t>
      </w:r>
      <w:proofErr w:type="spellEnd"/>
      <w:r w:rsidRPr="00DF67D8">
        <w:rPr>
          <w:rFonts w:ascii="Garamond" w:hAnsi="Garamond" w:cs="Times New Roman"/>
          <w:b/>
          <w:bCs/>
          <w:sz w:val="24"/>
          <w:szCs w:val="24"/>
        </w:rPr>
        <w:t xml:space="preserve"> 2. </w:t>
      </w:r>
      <w:proofErr w:type="spellStart"/>
      <w:r w:rsidRPr="00DF67D8">
        <w:rPr>
          <w:rFonts w:ascii="Garamond" w:hAnsi="Garamond" w:cs="Times New Roman"/>
          <w:b/>
          <w:bCs/>
          <w:sz w:val="24"/>
          <w:szCs w:val="24"/>
        </w:rPr>
        <w:t>Pertanyaan</w:t>
      </w:r>
      <w:proofErr w:type="spellEnd"/>
      <w:r w:rsidRPr="00DF67D8">
        <w:rPr>
          <w:rFonts w:ascii="Garamond" w:hAnsi="Garamond" w:cs="Times New Roman"/>
          <w:b/>
          <w:bCs/>
          <w:sz w:val="24"/>
          <w:szCs w:val="24"/>
        </w:rPr>
        <w:t xml:space="preserve"> dan Hasil </w:t>
      </w:r>
      <w:proofErr w:type="spellStart"/>
      <w:r w:rsidRPr="00DF67D8">
        <w:rPr>
          <w:rFonts w:ascii="Garamond" w:hAnsi="Garamond" w:cs="Times New Roman"/>
          <w:b/>
          <w:bCs/>
          <w:sz w:val="24"/>
          <w:szCs w:val="24"/>
        </w:rPr>
        <w:t>Wawancara</w:t>
      </w:r>
      <w:proofErr w:type="spellEnd"/>
      <w:r w:rsidRPr="00DF67D8">
        <w:rPr>
          <w:rFonts w:ascii="Garamond" w:hAnsi="Garamond" w:cs="Times New Roman"/>
          <w:b/>
          <w:bCs/>
          <w:sz w:val="24"/>
          <w:szCs w:val="24"/>
        </w:rPr>
        <w:t xml:space="preserve"> </w:t>
      </w:r>
      <w:proofErr w:type="spellStart"/>
      <w:r w:rsidRPr="00DF67D8">
        <w:rPr>
          <w:rFonts w:ascii="Garamond" w:hAnsi="Garamond" w:cs="Times New Roman"/>
          <w:b/>
          <w:bCs/>
          <w:sz w:val="24"/>
          <w:szCs w:val="24"/>
        </w:rPr>
        <w:t>dengan</w:t>
      </w:r>
      <w:proofErr w:type="spellEnd"/>
      <w:r w:rsidRPr="00DF67D8">
        <w:rPr>
          <w:rFonts w:ascii="Garamond" w:hAnsi="Garamond" w:cs="Times New Roman"/>
          <w:b/>
          <w:bCs/>
          <w:sz w:val="24"/>
          <w:szCs w:val="24"/>
        </w:rPr>
        <w:t xml:space="preserve"> </w:t>
      </w:r>
      <w:proofErr w:type="spellStart"/>
      <w:r w:rsidRPr="00DF67D8">
        <w:rPr>
          <w:rFonts w:ascii="Garamond" w:hAnsi="Garamond" w:cs="Times New Roman"/>
          <w:b/>
          <w:bCs/>
          <w:sz w:val="24"/>
          <w:szCs w:val="24"/>
        </w:rPr>
        <w:t>Peserta</w:t>
      </w:r>
      <w:proofErr w:type="spellEnd"/>
      <w:r w:rsidRPr="00DF67D8">
        <w:rPr>
          <w:rFonts w:ascii="Garamond" w:hAnsi="Garamond" w:cs="Times New Roman"/>
          <w:b/>
          <w:bCs/>
          <w:sz w:val="24"/>
          <w:szCs w:val="24"/>
        </w:rPr>
        <w:t xml:space="preserve"> </w:t>
      </w:r>
      <w:proofErr w:type="spellStart"/>
      <w:r w:rsidRPr="00DF67D8">
        <w:rPr>
          <w:rFonts w:ascii="Garamond" w:hAnsi="Garamond" w:cs="Times New Roman"/>
          <w:b/>
          <w:bCs/>
          <w:sz w:val="24"/>
          <w:szCs w:val="24"/>
        </w:rPr>
        <w:t>Didik</w:t>
      </w:r>
      <w:proofErr w:type="spellEnd"/>
    </w:p>
    <w:tbl>
      <w:tblPr>
        <w:tblStyle w:val="TableGrid"/>
        <w:tblW w:w="0" w:type="auto"/>
        <w:tblLook w:val="04A0" w:firstRow="1" w:lastRow="0" w:firstColumn="1" w:lastColumn="0" w:noHBand="0" w:noVBand="1"/>
      </w:tblPr>
      <w:tblGrid>
        <w:gridCol w:w="675"/>
        <w:gridCol w:w="3969"/>
        <w:gridCol w:w="3998"/>
      </w:tblGrid>
      <w:tr w:rsidR="00DF67D8" w:rsidRPr="00DF67D8" w14:paraId="4A1F1AA1" w14:textId="77777777" w:rsidTr="00BA5FB9">
        <w:tc>
          <w:tcPr>
            <w:tcW w:w="675" w:type="dxa"/>
          </w:tcPr>
          <w:p w14:paraId="305BB2D6" w14:textId="77777777" w:rsidR="00DF67D8" w:rsidRPr="00DF67D8" w:rsidRDefault="00DF67D8" w:rsidP="00DF67D8">
            <w:pPr>
              <w:pStyle w:val="ListParagraph"/>
              <w:ind w:left="-567" w:right="-359" w:firstLine="66"/>
              <w:jc w:val="center"/>
              <w:rPr>
                <w:rFonts w:ascii="Garamond" w:hAnsi="Garamond" w:cs="Times New Roman"/>
                <w:b/>
                <w:bCs/>
                <w:sz w:val="24"/>
                <w:szCs w:val="24"/>
              </w:rPr>
            </w:pPr>
            <w:r w:rsidRPr="00DF67D8">
              <w:rPr>
                <w:rFonts w:ascii="Garamond" w:hAnsi="Garamond" w:cs="Times New Roman"/>
                <w:b/>
                <w:bCs/>
                <w:sz w:val="24"/>
                <w:szCs w:val="24"/>
              </w:rPr>
              <w:t>No</w:t>
            </w:r>
          </w:p>
        </w:tc>
        <w:tc>
          <w:tcPr>
            <w:tcW w:w="3969" w:type="dxa"/>
          </w:tcPr>
          <w:p w14:paraId="48E8950E" w14:textId="77777777" w:rsidR="00DF67D8" w:rsidRPr="00DF67D8" w:rsidRDefault="00DF67D8" w:rsidP="002F68E4">
            <w:pPr>
              <w:pStyle w:val="ListParagraph"/>
              <w:ind w:left="0"/>
              <w:jc w:val="center"/>
              <w:rPr>
                <w:rFonts w:ascii="Garamond" w:hAnsi="Garamond" w:cs="Times New Roman"/>
                <w:b/>
                <w:bCs/>
                <w:sz w:val="24"/>
                <w:szCs w:val="24"/>
              </w:rPr>
            </w:pPr>
            <w:proofErr w:type="spellStart"/>
            <w:r w:rsidRPr="00DF67D8">
              <w:rPr>
                <w:rFonts w:ascii="Garamond" w:hAnsi="Garamond" w:cs="Times New Roman"/>
                <w:b/>
                <w:bCs/>
                <w:sz w:val="24"/>
                <w:szCs w:val="24"/>
              </w:rPr>
              <w:t>Pertanyaan</w:t>
            </w:r>
            <w:proofErr w:type="spellEnd"/>
          </w:p>
        </w:tc>
        <w:tc>
          <w:tcPr>
            <w:tcW w:w="3998" w:type="dxa"/>
          </w:tcPr>
          <w:p w14:paraId="1DAB27B5" w14:textId="77777777" w:rsidR="00DF67D8" w:rsidRPr="00DF67D8" w:rsidRDefault="00DF67D8" w:rsidP="002F68E4">
            <w:pPr>
              <w:pStyle w:val="ListParagraph"/>
              <w:ind w:left="0"/>
              <w:jc w:val="center"/>
              <w:rPr>
                <w:rFonts w:ascii="Garamond" w:hAnsi="Garamond" w:cs="Times New Roman"/>
                <w:b/>
                <w:bCs/>
                <w:sz w:val="24"/>
                <w:szCs w:val="24"/>
              </w:rPr>
            </w:pPr>
            <w:r w:rsidRPr="00DF67D8">
              <w:rPr>
                <w:rFonts w:ascii="Garamond" w:hAnsi="Garamond" w:cs="Times New Roman"/>
                <w:b/>
                <w:bCs/>
                <w:sz w:val="24"/>
                <w:szCs w:val="24"/>
              </w:rPr>
              <w:t xml:space="preserve">Hasil yang </w:t>
            </w:r>
            <w:proofErr w:type="spellStart"/>
            <w:r w:rsidRPr="00DF67D8">
              <w:rPr>
                <w:rFonts w:ascii="Garamond" w:hAnsi="Garamond" w:cs="Times New Roman"/>
                <w:b/>
                <w:bCs/>
                <w:sz w:val="24"/>
                <w:szCs w:val="24"/>
              </w:rPr>
              <w:t>diperoleh</w:t>
            </w:r>
            <w:proofErr w:type="spellEnd"/>
          </w:p>
        </w:tc>
      </w:tr>
      <w:tr w:rsidR="00DF67D8" w:rsidRPr="00DF67D8" w14:paraId="58EA72B7" w14:textId="77777777" w:rsidTr="00BA5FB9">
        <w:tc>
          <w:tcPr>
            <w:tcW w:w="675" w:type="dxa"/>
          </w:tcPr>
          <w:p w14:paraId="264D5E18" w14:textId="77777777" w:rsidR="00DF67D8" w:rsidRPr="00DF67D8" w:rsidRDefault="00DF67D8" w:rsidP="00DF67D8">
            <w:pPr>
              <w:pStyle w:val="ListParagraph"/>
              <w:ind w:left="142" w:right="-359" w:hanging="138"/>
              <w:rPr>
                <w:rFonts w:ascii="Garamond" w:hAnsi="Garamond" w:cs="Times New Roman"/>
                <w:sz w:val="24"/>
                <w:szCs w:val="24"/>
              </w:rPr>
            </w:pPr>
            <w:r w:rsidRPr="00DF67D8">
              <w:rPr>
                <w:rFonts w:ascii="Garamond" w:hAnsi="Garamond" w:cs="Times New Roman"/>
                <w:sz w:val="24"/>
                <w:szCs w:val="24"/>
              </w:rPr>
              <w:t>1.</w:t>
            </w:r>
          </w:p>
        </w:tc>
        <w:tc>
          <w:tcPr>
            <w:tcW w:w="3969" w:type="dxa"/>
          </w:tcPr>
          <w:p w14:paraId="011F7CC3" w14:textId="54D4BD7C" w:rsidR="00DF67D8" w:rsidRPr="00DF67D8" w:rsidRDefault="00DF67D8" w:rsidP="00DF67D8">
            <w:pPr>
              <w:pStyle w:val="ListParagraph"/>
              <w:ind w:left="4" w:firstLine="0"/>
              <w:jc w:val="both"/>
              <w:rPr>
                <w:rFonts w:ascii="Garamond" w:hAnsi="Garamond" w:cs="Times New Roman"/>
                <w:sz w:val="24"/>
                <w:szCs w:val="24"/>
              </w:rPr>
            </w:pPr>
            <w:proofErr w:type="spellStart"/>
            <w:r w:rsidRPr="00DF67D8">
              <w:rPr>
                <w:rFonts w:ascii="Garamond" w:hAnsi="Garamond" w:cs="Times New Roman"/>
                <w:sz w:val="24"/>
                <w:szCs w:val="24"/>
              </w:rPr>
              <w:t>Apakah</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sz w:val="24"/>
                <w:szCs w:val="24"/>
              </w:rPr>
              <w:t>dalam</w:t>
            </w:r>
            <w:proofErr w:type="spellEnd"/>
            <w:r>
              <w:rPr>
                <w:rFonts w:ascii="Garamond" w:hAnsi="Garamond" w:cs="Times New Roman"/>
                <w:sz w:val="24"/>
                <w:szCs w:val="24"/>
              </w:rPr>
              <w:t xml:space="preserve"> </w:t>
            </w:r>
            <w:proofErr w:type="spellStart"/>
            <w:r w:rsidRPr="00DF67D8">
              <w:rPr>
                <w:rFonts w:ascii="Garamond" w:hAnsi="Garamond" w:cs="Times New Roman"/>
                <w:sz w:val="24"/>
                <w:szCs w:val="24"/>
              </w:rPr>
              <w:t>pelaksana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w:t>
            </w:r>
          </w:p>
        </w:tc>
        <w:tc>
          <w:tcPr>
            <w:tcW w:w="3998" w:type="dxa"/>
          </w:tcPr>
          <w:p w14:paraId="3002079A" w14:textId="77777777" w:rsidR="00DF67D8" w:rsidRPr="00DF67D8" w:rsidRDefault="00DF67D8" w:rsidP="00DF67D8">
            <w:pPr>
              <w:pStyle w:val="ListParagraph"/>
              <w:ind w:left="3" w:firstLine="0"/>
              <w:jc w:val="both"/>
              <w:rPr>
                <w:rFonts w:ascii="Garamond" w:hAnsi="Garamond" w:cs="Times New Roman"/>
                <w:sz w:val="24"/>
                <w:szCs w:val="24"/>
              </w:rPr>
            </w:pP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1 </w:t>
            </w:r>
            <w:proofErr w:type="spellStart"/>
            <w:r w:rsidRPr="00DF67D8">
              <w:rPr>
                <w:rFonts w:ascii="Garamond" w:hAnsi="Garamond" w:cs="Times New Roman"/>
                <w:sz w:val="24"/>
                <w:szCs w:val="24"/>
              </w:rPr>
              <w:t>menyat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adang-kadang</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2 dan 3 </w:t>
            </w:r>
            <w:proofErr w:type="spellStart"/>
            <w:r w:rsidRPr="00DF67D8">
              <w:rPr>
                <w:rFonts w:ascii="Garamond" w:hAnsi="Garamond" w:cs="Times New Roman"/>
                <w:sz w:val="24"/>
                <w:szCs w:val="24"/>
              </w:rPr>
              <w:t>menyatakan</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sering</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LCD </w:t>
            </w:r>
            <w:proofErr w:type="spellStart"/>
            <w:r w:rsidRPr="00DF67D8">
              <w:rPr>
                <w:rFonts w:ascii="Garamond" w:hAnsi="Garamond" w:cs="Times New Roman"/>
                <w:sz w:val="24"/>
                <w:szCs w:val="24"/>
              </w:rPr>
              <w:t>tap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hany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kadar</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igun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untu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lihat</w:t>
            </w:r>
            <w:proofErr w:type="spellEnd"/>
            <w:r w:rsidRPr="00DF67D8">
              <w:rPr>
                <w:rFonts w:ascii="Garamond" w:hAnsi="Garamond" w:cs="Times New Roman"/>
                <w:sz w:val="24"/>
                <w:szCs w:val="24"/>
              </w:rPr>
              <w:t xml:space="preserve"> video </w:t>
            </w:r>
            <w:proofErr w:type="spellStart"/>
            <w:r w:rsidRPr="00DF67D8">
              <w:rPr>
                <w:rFonts w:ascii="Garamond" w:hAnsi="Garamond" w:cs="Times New Roman"/>
                <w:sz w:val="24"/>
                <w:szCs w:val="24"/>
              </w:rPr>
              <w:t>penjelas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ateri</w:t>
            </w:r>
            <w:proofErr w:type="spellEnd"/>
            <w:r w:rsidRPr="00DF67D8">
              <w:rPr>
                <w:rFonts w:ascii="Garamond" w:hAnsi="Garamond" w:cs="Times New Roman"/>
                <w:sz w:val="24"/>
                <w:szCs w:val="24"/>
              </w:rPr>
              <w:t xml:space="preserve"> yang </w:t>
            </w:r>
            <w:proofErr w:type="spellStart"/>
            <w:r w:rsidRPr="00DF67D8">
              <w:rPr>
                <w:rFonts w:ascii="Garamond" w:hAnsi="Garamond" w:cs="Times New Roman"/>
                <w:sz w:val="24"/>
                <w:szCs w:val="24"/>
              </w:rPr>
              <w:t>dipelajari</w:t>
            </w:r>
            <w:proofErr w:type="spellEnd"/>
            <w:r w:rsidRPr="00DF67D8">
              <w:rPr>
                <w:rFonts w:ascii="Garamond" w:hAnsi="Garamond" w:cs="Times New Roman"/>
                <w:sz w:val="24"/>
                <w:szCs w:val="24"/>
              </w:rPr>
              <w:t>.</w:t>
            </w:r>
          </w:p>
        </w:tc>
      </w:tr>
      <w:tr w:rsidR="00DF67D8" w:rsidRPr="00DF67D8" w14:paraId="3C7AF0FA" w14:textId="77777777" w:rsidTr="00BA5FB9">
        <w:tc>
          <w:tcPr>
            <w:tcW w:w="675" w:type="dxa"/>
          </w:tcPr>
          <w:p w14:paraId="353FBEAB" w14:textId="77777777" w:rsidR="00DF67D8" w:rsidRPr="00DF67D8" w:rsidRDefault="00DF67D8" w:rsidP="00DF67D8">
            <w:pPr>
              <w:pStyle w:val="ListParagraph"/>
              <w:ind w:left="142" w:right="-359" w:hanging="138"/>
              <w:rPr>
                <w:rFonts w:ascii="Garamond" w:hAnsi="Garamond" w:cs="Times New Roman"/>
                <w:sz w:val="24"/>
                <w:szCs w:val="24"/>
              </w:rPr>
            </w:pPr>
            <w:r w:rsidRPr="00DF67D8">
              <w:rPr>
                <w:rFonts w:ascii="Garamond" w:hAnsi="Garamond" w:cs="Times New Roman"/>
                <w:sz w:val="24"/>
                <w:szCs w:val="24"/>
              </w:rPr>
              <w:t>2.</w:t>
            </w:r>
          </w:p>
        </w:tc>
        <w:tc>
          <w:tcPr>
            <w:tcW w:w="3969" w:type="dxa"/>
          </w:tcPr>
          <w:p w14:paraId="698282BB" w14:textId="77777777" w:rsidR="00DF67D8" w:rsidRPr="00DF67D8" w:rsidRDefault="00DF67D8" w:rsidP="00DF67D8">
            <w:pPr>
              <w:pStyle w:val="ListParagraph"/>
              <w:ind w:left="4" w:firstLine="0"/>
              <w:jc w:val="both"/>
              <w:rPr>
                <w:rFonts w:ascii="Garamond" w:hAnsi="Garamond" w:cs="Times New Roman"/>
                <w:sz w:val="24"/>
                <w:szCs w:val="24"/>
              </w:rPr>
            </w:pPr>
            <w:proofErr w:type="spellStart"/>
            <w:r w:rsidRPr="00DF67D8">
              <w:rPr>
                <w:rFonts w:ascii="Garamond" w:hAnsi="Garamond" w:cs="Times New Roman"/>
                <w:sz w:val="24"/>
                <w:szCs w:val="24"/>
              </w:rPr>
              <w:t>Apak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amu</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cep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os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tika</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menjelas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ater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hany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eng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tode</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ceramah</w:t>
            </w:r>
            <w:proofErr w:type="spellEnd"/>
            <w:r w:rsidRPr="00DF67D8">
              <w:rPr>
                <w:rFonts w:ascii="Garamond" w:hAnsi="Garamond" w:cs="Times New Roman"/>
                <w:sz w:val="24"/>
                <w:szCs w:val="24"/>
              </w:rPr>
              <w:t xml:space="preserve"> dan </w:t>
            </w:r>
            <w:proofErr w:type="spellStart"/>
            <w:r w:rsidRPr="00DF67D8">
              <w:rPr>
                <w:rFonts w:ascii="Garamond" w:hAnsi="Garamond" w:cs="Times New Roman"/>
                <w:sz w:val="24"/>
                <w:szCs w:val="24"/>
              </w:rPr>
              <w:t>tida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w:t>
            </w:r>
          </w:p>
        </w:tc>
        <w:tc>
          <w:tcPr>
            <w:tcW w:w="3998" w:type="dxa"/>
          </w:tcPr>
          <w:p w14:paraId="4EDE2D41" w14:textId="77777777" w:rsidR="00DF67D8" w:rsidRPr="00DF67D8" w:rsidRDefault="00DF67D8" w:rsidP="00DF67D8">
            <w:pPr>
              <w:pStyle w:val="ListParagraph"/>
              <w:ind w:left="3" w:firstLine="0"/>
              <w:jc w:val="both"/>
              <w:rPr>
                <w:rFonts w:ascii="Garamond" w:hAnsi="Garamond" w:cs="Times New Roman"/>
                <w:sz w:val="24"/>
                <w:szCs w:val="24"/>
              </w:rPr>
            </w:pP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1, 2, dan 3 </w:t>
            </w:r>
            <w:proofErr w:type="spellStart"/>
            <w:r w:rsidRPr="00DF67D8">
              <w:rPr>
                <w:rFonts w:ascii="Garamond" w:hAnsi="Garamond" w:cs="Times New Roman"/>
                <w:sz w:val="24"/>
                <w:szCs w:val="24"/>
              </w:rPr>
              <w:t>menyat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ring</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ras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osan</w:t>
            </w:r>
            <w:proofErr w:type="spellEnd"/>
            <w:r w:rsidRPr="00DF67D8">
              <w:rPr>
                <w:rFonts w:ascii="Garamond" w:hAnsi="Garamond" w:cs="Times New Roman"/>
                <w:sz w:val="24"/>
                <w:szCs w:val="24"/>
              </w:rPr>
              <w:t xml:space="preserve"> dan </w:t>
            </w:r>
            <w:proofErr w:type="spellStart"/>
            <w:r w:rsidRPr="00DF67D8">
              <w:rPr>
                <w:rFonts w:ascii="Garamond" w:hAnsi="Garamond" w:cs="Times New Roman"/>
                <w:sz w:val="24"/>
                <w:szCs w:val="24"/>
              </w:rPr>
              <w:t>leb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uk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obro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eng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tem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tika</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hany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tode</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ceram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a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ajar</w:t>
            </w:r>
            <w:proofErr w:type="spellEnd"/>
            <w:r w:rsidRPr="00DF67D8">
              <w:rPr>
                <w:rFonts w:ascii="Garamond" w:hAnsi="Garamond" w:cs="Times New Roman"/>
                <w:sz w:val="24"/>
                <w:szCs w:val="24"/>
              </w:rPr>
              <w:t>.</w:t>
            </w:r>
          </w:p>
        </w:tc>
      </w:tr>
      <w:tr w:rsidR="00DF67D8" w:rsidRPr="00DF67D8" w14:paraId="4E572CFC" w14:textId="77777777" w:rsidTr="00BA5FB9">
        <w:tc>
          <w:tcPr>
            <w:tcW w:w="675" w:type="dxa"/>
          </w:tcPr>
          <w:p w14:paraId="537B82E8" w14:textId="77777777" w:rsidR="00DF67D8" w:rsidRPr="00DF67D8" w:rsidRDefault="00DF67D8" w:rsidP="00DF67D8">
            <w:pPr>
              <w:pStyle w:val="ListParagraph"/>
              <w:ind w:left="142" w:right="-359" w:hanging="138"/>
              <w:rPr>
                <w:rFonts w:ascii="Garamond" w:hAnsi="Garamond" w:cs="Times New Roman"/>
                <w:sz w:val="24"/>
                <w:szCs w:val="24"/>
              </w:rPr>
            </w:pPr>
            <w:r w:rsidRPr="00DF67D8">
              <w:rPr>
                <w:rFonts w:ascii="Garamond" w:hAnsi="Garamond" w:cs="Times New Roman"/>
                <w:sz w:val="24"/>
                <w:szCs w:val="24"/>
              </w:rPr>
              <w:t>3.</w:t>
            </w:r>
          </w:p>
        </w:tc>
        <w:tc>
          <w:tcPr>
            <w:tcW w:w="3969" w:type="dxa"/>
          </w:tcPr>
          <w:p w14:paraId="4459E130" w14:textId="77777777" w:rsidR="00DF67D8" w:rsidRPr="00DF67D8" w:rsidRDefault="00DF67D8" w:rsidP="00DF67D8">
            <w:pPr>
              <w:pStyle w:val="ListParagraph"/>
              <w:ind w:left="4" w:firstLine="0"/>
              <w:jc w:val="both"/>
              <w:rPr>
                <w:rFonts w:ascii="Garamond" w:hAnsi="Garamond" w:cs="Times New Roman"/>
                <w:sz w:val="24"/>
                <w:szCs w:val="24"/>
              </w:rPr>
            </w:pPr>
            <w:proofErr w:type="spellStart"/>
            <w:r w:rsidRPr="00DF67D8">
              <w:rPr>
                <w:rFonts w:ascii="Garamond" w:hAnsi="Garamond" w:cs="Times New Roman"/>
                <w:sz w:val="24"/>
                <w:szCs w:val="24"/>
              </w:rPr>
              <w:t>Apak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belumny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amu</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rn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lih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atau</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r w:rsidRPr="00DF67D8">
              <w:rPr>
                <w:rFonts w:ascii="Garamond" w:hAnsi="Garamond" w:cs="Times New Roman"/>
                <w:sz w:val="24"/>
                <w:szCs w:val="24"/>
              </w:rPr>
              <w:t>?</w:t>
            </w:r>
          </w:p>
        </w:tc>
        <w:tc>
          <w:tcPr>
            <w:tcW w:w="3998" w:type="dxa"/>
          </w:tcPr>
          <w:p w14:paraId="4720BF49" w14:textId="77777777" w:rsidR="00DF67D8" w:rsidRPr="00DF67D8" w:rsidRDefault="00DF67D8" w:rsidP="00DF67D8">
            <w:pPr>
              <w:pStyle w:val="ListParagraph"/>
              <w:ind w:left="3" w:firstLine="0"/>
              <w:jc w:val="both"/>
              <w:rPr>
                <w:rFonts w:ascii="Garamond" w:hAnsi="Garamond" w:cs="Times New Roman"/>
                <w:sz w:val="24"/>
                <w:szCs w:val="24"/>
              </w:rPr>
            </w:pP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1, 2, dan 3 </w:t>
            </w:r>
            <w:proofErr w:type="spellStart"/>
            <w:r w:rsidRPr="00DF67D8">
              <w:rPr>
                <w:rFonts w:ascii="Garamond" w:hAnsi="Garamond" w:cs="Times New Roman"/>
                <w:sz w:val="24"/>
                <w:szCs w:val="24"/>
              </w:rPr>
              <w:t>menyat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ama-sam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lum</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rn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lihat</w:t>
            </w:r>
            <w:proofErr w:type="spellEnd"/>
            <w:r w:rsidRPr="00DF67D8">
              <w:rPr>
                <w:rFonts w:ascii="Garamond" w:hAnsi="Garamond" w:cs="Times New Roman"/>
                <w:sz w:val="24"/>
                <w:szCs w:val="24"/>
              </w:rPr>
              <w:t xml:space="preserve"> dan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proofErr w:type="spellStart"/>
            <w:r w:rsidRPr="00DF67D8">
              <w:rPr>
                <w:rFonts w:ascii="Garamond" w:hAnsi="Garamond" w:cs="Times New Roman"/>
                <w:sz w:val="24"/>
                <w:szCs w:val="24"/>
              </w:rPr>
              <w:t>dalam</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belajaran</w:t>
            </w:r>
            <w:proofErr w:type="spellEnd"/>
            <w:r w:rsidRPr="00DF67D8">
              <w:rPr>
                <w:rFonts w:ascii="Garamond" w:hAnsi="Garamond" w:cs="Times New Roman"/>
                <w:sz w:val="24"/>
                <w:szCs w:val="24"/>
              </w:rPr>
              <w:t>.</w:t>
            </w:r>
          </w:p>
        </w:tc>
      </w:tr>
      <w:tr w:rsidR="00DF67D8" w:rsidRPr="00DF67D8" w14:paraId="011C3178" w14:textId="77777777" w:rsidTr="00BA5FB9">
        <w:tc>
          <w:tcPr>
            <w:tcW w:w="675" w:type="dxa"/>
          </w:tcPr>
          <w:p w14:paraId="016594BF" w14:textId="77777777" w:rsidR="00DF67D8" w:rsidRPr="00DF67D8" w:rsidRDefault="00DF67D8" w:rsidP="00DF67D8">
            <w:pPr>
              <w:pStyle w:val="ListParagraph"/>
              <w:ind w:left="142" w:right="-359" w:hanging="138"/>
              <w:rPr>
                <w:rFonts w:ascii="Garamond" w:hAnsi="Garamond" w:cs="Times New Roman"/>
                <w:sz w:val="24"/>
                <w:szCs w:val="24"/>
              </w:rPr>
            </w:pPr>
            <w:r w:rsidRPr="00DF67D8">
              <w:rPr>
                <w:rFonts w:ascii="Garamond" w:hAnsi="Garamond" w:cs="Times New Roman"/>
                <w:sz w:val="24"/>
                <w:szCs w:val="24"/>
              </w:rPr>
              <w:t>4.</w:t>
            </w:r>
          </w:p>
        </w:tc>
        <w:tc>
          <w:tcPr>
            <w:tcW w:w="3969" w:type="dxa"/>
          </w:tcPr>
          <w:p w14:paraId="310804A8" w14:textId="77777777" w:rsidR="00DF67D8" w:rsidRPr="00DF67D8" w:rsidRDefault="00DF67D8" w:rsidP="00DF67D8">
            <w:pPr>
              <w:pStyle w:val="ListParagraph"/>
              <w:ind w:left="4" w:firstLine="0"/>
              <w:jc w:val="both"/>
              <w:rPr>
                <w:rFonts w:ascii="Garamond" w:hAnsi="Garamond" w:cs="Times New Roman"/>
                <w:sz w:val="24"/>
                <w:szCs w:val="24"/>
              </w:rPr>
            </w:pPr>
            <w:proofErr w:type="spellStart"/>
            <w:r w:rsidRPr="00DF67D8">
              <w:rPr>
                <w:rFonts w:ascii="Garamond" w:hAnsi="Garamond" w:cs="Times New Roman"/>
                <w:sz w:val="24"/>
                <w:szCs w:val="24"/>
              </w:rPr>
              <w:t>Apakah</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pern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proofErr w:type="spellStart"/>
            <w:r w:rsidRPr="00DF67D8">
              <w:rPr>
                <w:rFonts w:ascii="Garamond" w:hAnsi="Garamond" w:cs="Times New Roman"/>
                <w:sz w:val="24"/>
                <w:szCs w:val="24"/>
              </w:rPr>
              <w:t>ketik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ajar</w:t>
            </w:r>
            <w:proofErr w:type="spellEnd"/>
            <w:r w:rsidRPr="00DF67D8">
              <w:rPr>
                <w:rFonts w:ascii="Garamond" w:hAnsi="Garamond" w:cs="Times New Roman"/>
                <w:sz w:val="24"/>
                <w:szCs w:val="24"/>
              </w:rPr>
              <w:t>?</w:t>
            </w:r>
          </w:p>
        </w:tc>
        <w:tc>
          <w:tcPr>
            <w:tcW w:w="3998" w:type="dxa"/>
          </w:tcPr>
          <w:p w14:paraId="1BA76D63" w14:textId="77777777" w:rsidR="00DF67D8" w:rsidRPr="00DF67D8" w:rsidRDefault="00DF67D8" w:rsidP="00DF67D8">
            <w:pPr>
              <w:pStyle w:val="ListParagraph"/>
              <w:ind w:left="3" w:firstLine="0"/>
              <w:jc w:val="both"/>
              <w:rPr>
                <w:rFonts w:ascii="Garamond" w:hAnsi="Garamond" w:cs="Times New Roman"/>
                <w:sz w:val="24"/>
                <w:szCs w:val="24"/>
              </w:rPr>
            </w:pP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1, 2, dan 3 </w:t>
            </w:r>
            <w:proofErr w:type="spellStart"/>
            <w:r w:rsidRPr="00DF67D8">
              <w:rPr>
                <w:rFonts w:ascii="Garamond" w:hAnsi="Garamond" w:cs="Times New Roman"/>
                <w:sz w:val="24"/>
                <w:szCs w:val="24"/>
              </w:rPr>
              <w:t>menyatakan</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belum</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rn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proofErr w:type="spellStart"/>
            <w:r w:rsidRPr="00DF67D8">
              <w:rPr>
                <w:rFonts w:ascii="Garamond" w:hAnsi="Garamond" w:cs="Times New Roman"/>
                <w:sz w:val="24"/>
                <w:szCs w:val="24"/>
              </w:rPr>
              <w:t>sa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ajar</w:t>
            </w:r>
            <w:proofErr w:type="spellEnd"/>
            <w:r w:rsidRPr="00DF67D8">
              <w:rPr>
                <w:rFonts w:ascii="Garamond" w:hAnsi="Garamond" w:cs="Times New Roman"/>
                <w:sz w:val="24"/>
                <w:szCs w:val="24"/>
              </w:rPr>
              <w:t>.</w:t>
            </w:r>
          </w:p>
        </w:tc>
      </w:tr>
      <w:tr w:rsidR="00DF67D8" w:rsidRPr="00DF67D8" w14:paraId="2B79CD96" w14:textId="77777777" w:rsidTr="00BA5FB9">
        <w:tc>
          <w:tcPr>
            <w:tcW w:w="675" w:type="dxa"/>
          </w:tcPr>
          <w:p w14:paraId="31A270CB" w14:textId="77777777" w:rsidR="00DF67D8" w:rsidRPr="00DF67D8" w:rsidRDefault="00DF67D8" w:rsidP="00DF67D8">
            <w:pPr>
              <w:pStyle w:val="ListParagraph"/>
              <w:ind w:left="142" w:right="-359" w:hanging="138"/>
              <w:rPr>
                <w:rFonts w:ascii="Garamond" w:hAnsi="Garamond" w:cs="Times New Roman"/>
                <w:sz w:val="24"/>
                <w:szCs w:val="24"/>
              </w:rPr>
            </w:pPr>
            <w:r w:rsidRPr="00DF67D8">
              <w:rPr>
                <w:rFonts w:ascii="Garamond" w:hAnsi="Garamond" w:cs="Times New Roman"/>
                <w:sz w:val="24"/>
                <w:szCs w:val="24"/>
              </w:rPr>
              <w:t>5.</w:t>
            </w:r>
          </w:p>
        </w:tc>
        <w:tc>
          <w:tcPr>
            <w:tcW w:w="3969" w:type="dxa"/>
          </w:tcPr>
          <w:p w14:paraId="3FCDF3AD" w14:textId="77777777" w:rsidR="00DF67D8" w:rsidRPr="00DF67D8" w:rsidRDefault="00DF67D8" w:rsidP="00DF67D8">
            <w:pPr>
              <w:pStyle w:val="ListParagraph"/>
              <w:ind w:left="4" w:firstLine="0"/>
              <w:jc w:val="both"/>
              <w:rPr>
                <w:rFonts w:ascii="Garamond" w:hAnsi="Garamond" w:cs="Times New Roman"/>
                <w:sz w:val="24"/>
                <w:szCs w:val="24"/>
              </w:rPr>
            </w:pPr>
            <w:proofErr w:type="spellStart"/>
            <w:r w:rsidRPr="00DF67D8">
              <w:rPr>
                <w:rFonts w:ascii="Garamond" w:hAnsi="Garamond" w:cs="Times New Roman"/>
                <w:sz w:val="24"/>
                <w:szCs w:val="24"/>
              </w:rPr>
              <w:t>Apak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amu</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ras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mang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ikut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lajar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tika</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sz w:val="24"/>
                <w:szCs w:val="24"/>
              </w:rPr>
              <w:t>?</w:t>
            </w:r>
          </w:p>
        </w:tc>
        <w:tc>
          <w:tcPr>
            <w:tcW w:w="3998" w:type="dxa"/>
          </w:tcPr>
          <w:p w14:paraId="5B0A0BF6" w14:textId="77777777" w:rsidR="00DF67D8" w:rsidRPr="00DF67D8" w:rsidRDefault="00DF67D8" w:rsidP="00DF67D8">
            <w:pPr>
              <w:pStyle w:val="ListParagraph"/>
              <w:ind w:left="3" w:firstLine="0"/>
              <w:jc w:val="both"/>
              <w:rPr>
                <w:rFonts w:ascii="Garamond" w:hAnsi="Garamond" w:cs="Times New Roman"/>
                <w:sz w:val="24"/>
                <w:szCs w:val="24"/>
              </w:rPr>
            </w:pP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1, 2, dan 3 </w:t>
            </w:r>
            <w:proofErr w:type="spellStart"/>
            <w:r w:rsidRPr="00DF67D8">
              <w:rPr>
                <w:rFonts w:ascii="Garamond" w:hAnsi="Garamond" w:cs="Times New Roman"/>
                <w:sz w:val="24"/>
                <w:szCs w:val="24"/>
              </w:rPr>
              <w:t>menyat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ras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leb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mang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ikut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lajar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aat</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p>
        </w:tc>
      </w:tr>
      <w:tr w:rsidR="00DF67D8" w:rsidRPr="00DF67D8" w14:paraId="042ABDF8" w14:textId="77777777" w:rsidTr="00BA5FB9">
        <w:tc>
          <w:tcPr>
            <w:tcW w:w="675" w:type="dxa"/>
          </w:tcPr>
          <w:p w14:paraId="7AD0B893" w14:textId="77777777" w:rsidR="00DF67D8" w:rsidRPr="00DF67D8" w:rsidRDefault="00DF67D8" w:rsidP="00DF67D8">
            <w:pPr>
              <w:pStyle w:val="ListParagraph"/>
              <w:ind w:left="142" w:right="-359" w:hanging="138"/>
              <w:rPr>
                <w:rFonts w:ascii="Garamond" w:hAnsi="Garamond" w:cs="Times New Roman"/>
                <w:sz w:val="24"/>
                <w:szCs w:val="24"/>
              </w:rPr>
            </w:pPr>
            <w:r w:rsidRPr="00DF67D8">
              <w:rPr>
                <w:rFonts w:ascii="Garamond" w:hAnsi="Garamond" w:cs="Times New Roman"/>
                <w:sz w:val="24"/>
                <w:szCs w:val="24"/>
              </w:rPr>
              <w:t>6.</w:t>
            </w:r>
          </w:p>
        </w:tc>
        <w:tc>
          <w:tcPr>
            <w:tcW w:w="3969" w:type="dxa"/>
          </w:tcPr>
          <w:p w14:paraId="3445CB60" w14:textId="77777777" w:rsidR="00DF67D8" w:rsidRPr="00DF67D8" w:rsidRDefault="00DF67D8" w:rsidP="00DF67D8">
            <w:pPr>
              <w:pStyle w:val="ListParagraph"/>
              <w:ind w:left="4" w:firstLine="0"/>
              <w:jc w:val="both"/>
              <w:rPr>
                <w:rFonts w:ascii="Garamond" w:hAnsi="Garamond" w:cs="Times New Roman"/>
                <w:sz w:val="24"/>
                <w:szCs w:val="24"/>
              </w:rPr>
            </w:pPr>
            <w:proofErr w:type="spellStart"/>
            <w:r w:rsidRPr="00DF67D8">
              <w:rPr>
                <w:rFonts w:ascii="Garamond" w:hAnsi="Garamond" w:cs="Times New Roman"/>
                <w:sz w:val="24"/>
                <w:szCs w:val="24"/>
              </w:rPr>
              <w:t>Apak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amu</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ras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leb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ran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aju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rtanya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tika</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sz w:val="24"/>
                <w:szCs w:val="24"/>
              </w:rPr>
              <w:t>?</w:t>
            </w:r>
          </w:p>
        </w:tc>
        <w:tc>
          <w:tcPr>
            <w:tcW w:w="3998" w:type="dxa"/>
          </w:tcPr>
          <w:p w14:paraId="7497F1F8" w14:textId="77777777" w:rsidR="00DF67D8" w:rsidRPr="00DF67D8" w:rsidRDefault="00DF67D8" w:rsidP="00DF67D8">
            <w:pPr>
              <w:pStyle w:val="ListParagraph"/>
              <w:ind w:left="3" w:firstLine="0"/>
              <w:jc w:val="both"/>
              <w:rPr>
                <w:rFonts w:ascii="Garamond" w:hAnsi="Garamond" w:cs="Times New Roman"/>
                <w:sz w:val="24"/>
                <w:szCs w:val="24"/>
              </w:rPr>
            </w:pP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1 dan 2 </w:t>
            </w:r>
            <w:proofErr w:type="spellStart"/>
            <w:r w:rsidRPr="00DF67D8">
              <w:rPr>
                <w:rFonts w:ascii="Garamond" w:hAnsi="Garamond" w:cs="Times New Roman"/>
                <w:sz w:val="24"/>
                <w:szCs w:val="24"/>
              </w:rPr>
              <w:t>menyat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leb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ran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aju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rtanya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tika</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mentar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3 </w:t>
            </w:r>
            <w:proofErr w:type="spellStart"/>
            <w:r w:rsidRPr="00DF67D8">
              <w:rPr>
                <w:rFonts w:ascii="Garamond" w:hAnsi="Garamond" w:cs="Times New Roman"/>
                <w:sz w:val="24"/>
                <w:szCs w:val="24"/>
              </w:rPr>
              <w:t>menyat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as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as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lum</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terlalu</w:t>
            </w:r>
            <w:proofErr w:type="spellEnd"/>
            <w:r w:rsidRPr="00DF67D8">
              <w:rPr>
                <w:rFonts w:ascii="Garamond" w:hAnsi="Garamond" w:cs="Times New Roman"/>
                <w:sz w:val="24"/>
                <w:szCs w:val="24"/>
              </w:rPr>
              <w:t xml:space="preserve"> punya </w:t>
            </w:r>
            <w:proofErr w:type="spellStart"/>
            <w:r w:rsidRPr="00DF67D8">
              <w:rPr>
                <w:rFonts w:ascii="Garamond" w:hAnsi="Garamond" w:cs="Times New Roman"/>
                <w:sz w:val="24"/>
                <w:szCs w:val="24"/>
              </w:rPr>
              <w:t>inisiatif</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aju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rtanyaan</w:t>
            </w:r>
            <w:proofErr w:type="spellEnd"/>
            <w:r w:rsidRPr="00DF67D8">
              <w:rPr>
                <w:rFonts w:ascii="Garamond" w:hAnsi="Garamond" w:cs="Times New Roman"/>
                <w:sz w:val="24"/>
                <w:szCs w:val="24"/>
              </w:rPr>
              <w:t>.</w:t>
            </w:r>
          </w:p>
        </w:tc>
      </w:tr>
      <w:tr w:rsidR="00DF67D8" w:rsidRPr="00DF67D8" w14:paraId="34642754" w14:textId="77777777" w:rsidTr="00BA5FB9">
        <w:tc>
          <w:tcPr>
            <w:tcW w:w="675" w:type="dxa"/>
          </w:tcPr>
          <w:p w14:paraId="76C684C5" w14:textId="77777777" w:rsidR="00DF67D8" w:rsidRPr="00DF67D8" w:rsidRDefault="00DF67D8" w:rsidP="00DF67D8">
            <w:pPr>
              <w:pStyle w:val="ListParagraph"/>
              <w:ind w:left="142" w:right="-359" w:hanging="138"/>
              <w:rPr>
                <w:rFonts w:ascii="Garamond" w:hAnsi="Garamond" w:cs="Times New Roman"/>
                <w:sz w:val="24"/>
                <w:szCs w:val="24"/>
              </w:rPr>
            </w:pPr>
            <w:r w:rsidRPr="00DF67D8">
              <w:rPr>
                <w:rFonts w:ascii="Garamond" w:hAnsi="Garamond" w:cs="Times New Roman"/>
                <w:sz w:val="24"/>
                <w:szCs w:val="24"/>
              </w:rPr>
              <w:t>7.</w:t>
            </w:r>
          </w:p>
        </w:tc>
        <w:tc>
          <w:tcPr>
            <w:tcW w:w="3969" w:type="dxa"/>
          </w:tcPr>
          <w:p w14:paraId="38E063D1" w14:textId="77777777" w:rsidR="00DF67D8" w:rsidRPr="00DF67D8" w:rsidRDefault="00DF67D8" w:rsidP="00DF67D8">
            <w:pPr>
              <w:pStyle w:val="ListParagraph"/>
              <w:ind w:left="4" w:firstLine="0"/>
              <w:jc w:val="both"/>
              <w:rPr>
                <w:rFonts w:ascii="Garamond" w:hAnsi="Garamond" w:cs="Times New Roman"/>
                <w:sz w:val="24"/>
                <w:szCs w:val="24"/>
              </w:rPr>
            </w:pPr>
            <w:proofErr w:type="spellStart"/>
            <w:r w:rsidRPr="00DF67D8">
              <w:rPr>
                <w:rFonts w:ascii="Garamond" w:hAnsi="Garamond" w:cs="Times New Roman"/>
                <w:sz w:val="24"/>
                <w:szCs w:val="24"/>
              </w:rPr>
              <w:t>Apak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amu</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ras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leb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ran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jawab</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rtanyaan</w:t>
            </w:r>
            <w:proofErr w:type="spellEnd"/>
            <w:r w:rsidRPr="00DF67D8">
              <w:rPr>
                <w:rFonts w:ascii="Garamond" w:hAnsi="Garamond" w:cs="Times New Roman"/>
                <w:sz w:val="24"/>
                <w:szCs w:val="24"/>
              </w:rPr>
              <w:t xml:space="preserve"> yang </w:t>
            </w:r>
            <w:proofErr w:type="spellStart"/>
            <w:r w:rsidRPr="00DF67D8">
              <w:rPr>
                <w:rFonts w:ascii="Garamond" w:hAnsi="Garamond" w:cs="Times New Roman"/>
                <w:sz w:val="24"/>
                <w:szCs w:val="24"/>
              </w:rPr>
              <w:t>diberikan</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sa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sz w:val="24"/>
                <w:szCs w:val="24"/>
              </w:rPr>
              <w:t>?</w:t>
            </w:r>
          </w:p>
        </w:tc>
        <w:tc>
          <w:tcPr>
            <w:tcW w:w="3998" w:type="dxa"/>
          </w:tcPr>
          <w:p w14:paraId="13621249" w14:textId="77777777" w:rsidR="00DF67D8" w:rsidRPr="00DF67D8" w:rsidRDefault="00DF67D8" w:rsidP="00DF67D8">
            <w:pPr>
              <w:pStyle w:val="ListParagraph"/>
              <w:ind w:left="3" w:firstLine="0"/>
              <w:jc w:val="both"/>
              <w:rPr>
                <w:rFonts w:ascii="Garamond" w:hAnsi="Garamond" w:cs="Times New Roman"/>
                <w:sz w:val="24"/>
                <w:szCs w:val="24"/>
              </w:rPr>
            </w:pP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1, 2, dan 3 </w:t>
            </w:r>
            <w:proofErr w:type="spellStart"/>
            <w:r w:rsidRPr="00DF67D8">
              <w:rPr>
                <w:rFonts w:ascii="Garamond" w:hAnsi="Garamond" w:cs="Times New Roman"/>
                <w:sz w:val="24"/>
                <w:szCs w:val="24"/>
              </w:rPr>
              <w:t>menyat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leb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rani</w:t>
            </w:r>
            <w:proofErr w:type="spellEnd"/>
            <w:r w:rsidRPr="00DF67D8">
              <w:rPr>
                <w:rFonts w:ascii="Garamond" w:hAnsi="Garamond" w:cs="Times New Roman"/>
                <w:sz w:val="24"/>
                <w:szCs w:val="24"/>
              </w:rPr>
              <w:t xml:space="preserve"> dan punya </w:t>
            </w:r>
            <w:proofErr w:type="spellStart"/>
            <w:r w:rsidRPr="00DF67D8">
              <w:rPr>
                <w:rFonts w:ascii="Garamond" w:hAnsi="Garamond" w:cs="Times New Roman"/>
                <w:sz w:val="24"/>
                <w:szCs w:val="24"/>
              </w:rPr>
              <w:t>inisiatif</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untu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jawab</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rtanya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ri</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sa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p>
        </w:tc>
      </w:tr>
      <w:tr w:rsidR="00DF67D8" w:rsidRPr="00DF67D8" w14:paraId="0E14A082" w14:textId="77777777" w:rsidTr="00BA5FB9">
        <w:tc>
          <w:tcPr>
            <w:tcW w:w="675" w:type="dxa"/>
          </w:tcPr>
          <w:p w14:paraId="01458CD3" w14:textId="77777777" w:rsidR="00DF67D8" w:rsidRPr="00DF67D8" w:rsidRDefault="00DF67D8" w:rsidP="00DF67D8">
            <w:pPr>
              <w:pStyle w:val="ListParagraph"/>
              <w:ind w:left="142" w:right="-359" w:hanging="138"/>
              <w:rPr>
                <w:rFonts w:ascii="Garamond" w:hAnsi="Garamond" w:cs="Times New Roman"/>
                <w:sz w:val="24"/>
                <w:szCs w:val="24"/>
              </w:rPr>
            </w:pPr>
            <w:r w:rsidRPr="00DF67D8">
              <w:rPr>
                <w:rFonts w:ascii="Garamond" w:hAnsi="Garamond" w:cs="Times New Roman"/>
                <w:sz w:val="24"/>
                <w:szCs w:val="24"/>
              </w:rPr>
              <w:t>8.</w:t>
            </w:r>
          </w:p>
        </w:tc>
        <w:tc>
          <w:tcPr>
            <w:tcW w:w="3969" w:type="dxa"/>
          </w:tcPr>
          <w:p w14:paraId="64381CD1" w14:textId="77777777" w:rsidR="00DF67D8" w:rsidRPr="00DF67D8" w:rsidRDefault="00DF67D8" w:rsidP="00DF67D8">
            <w:pPr>
              <w:pStyle w:val="ListParagraph"/>
              <w:ind w:left="4" w:firstLine="0"/>
              <w:jc w:val="both"/>
              <w:rPr>
                <w:rFonts w:ascii="Garamond" w:hAnsi="Garamond" w:cs="Times New Roman"/>
                <w:sz w:val="24"/>
                <w:szCs w:val="24"/>
              </w:rPr>
            </w:pPr>
            <w:proofErr w:type="spellStart"/>
            <w:r w:rsidRPr="00DF67D8">
              <w:rPr>
                <w:rFonts w:ascii="Garamond" w:hAnsi="Garamond" w:cs="Times New Roman"/>
                <w:sz w:val="24"/>
                <w:szCs w:val="24"/>
              </w:rPr>
              <w:t>Apak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amu</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ras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ran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mpresentasi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hasi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ahamanmu</w:t>
            </w:r>
            <w:proofErr w:type="spellEnd"/>
            <w:r w:rsidRPr="00DF67D8">
              <w:rPr>
                <w:rFonts w:ascii="Garamond" w:hAnsi="Garamond" w:cs="Times New Roman"/>
                <w:sz w:val="24"/>
                <w:szCs w:val="24"/>
              </w:rPr>
              <w:t xml:space="preserve"> di </w:t>
            </w:r>
            <w:proofErr w:type="spellStart"/>
            <w:r w:rsidRPr="00DF67D8">
              <w:rPr>
                <w:rFonts w:ascii="Garamond" w:hAnsi="Garamond" w:cs="Times New Roman"/>
                <w:sz w:val="24"/>
                <w:szCs w:val="24"/>
              </w:rPr>
              <w:t>dep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las</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telah</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sz w:val="24"/>
                <w:szCs w:val="24"/>
              </w:rPr>
              <w:t>?</w:t>
            </w:r>
          </w:p>
        </w:tc>
        <w:tc>
          <w:tcPr>
            <w:tcW w:w="3998" w:type="dxa"/>
          </w:tcPr>
          <w:p w14:paraId="57B67789" w14:textId="77777777" w:rsidR="00DF67D8" w:rsidRPr="00DF67D8" w:rsidRDefault="00DF67D8" w:rsidP="00DF67D8">
            <w:pPr>
              <w:pStyle w:val="ListParagraph"/>
              <w:ind w:left="3" w:firstLine="0"/>
              <w:jc w:val="both"/>
              <w:rPr>
                <w:rFonts w:ascii="Garamond" w:hAnsi="Garamond" w:cs="Times New Roman"/>
                <w:sz w:val="24"/>
                <w:szCs w:val="24"/>
              </w:rPr>
            </w:pP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1, 2, dan 3 </w:t>
            </w:r>
            <w:proofErr w:type="spellStart"/>
            <w:r w:rsidRPr="00DF67D8">
              <w:rPr>
                <w:rFonts w:ascii="Garamond" w:hAnsi="Garamond" w:cs="Times New Roman"/>
                <w:sz w:val="24"/>
                <w:szCs w:val="24"/>
              </w:rPr>
              <w:t>menyat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leb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berani</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yaji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hasi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mahaman</w:t>
            </w:r>
            <w:proofErr w:type="spellEnd"/>
            <w:r w:rsidRPr="00DF67D8">
              <w:rPr>
                <w:rFonts w:ascii="Garamond" w:hAnsi="Garamond" w:cs="Times New Roman"/>
                <w:sz w:val="24"/>
                <w:szCs w:val="24"/>
              </w:rPr>
              <w:t xml:space="preserve"> di </w:t>
            </w:r>
            <w:proofErr w:type="spellStart"/>
            <w:r w:rsidRPr="00DF67D8">
              <w:rPr>
                <w:rFonts w:ascii="Garamond" w:hAnsi="Garamond" w:cs="Times New Roman"/>
                <w:sz w:val="24"/>
                <w:szCs w:val="24"/>
              </w:rPr>
              <w:t>dep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las</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etika</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w:t>
            </w:r>
          </w:p>
        </w:tc>
      </w:tr>
      <w:tr w:rsidR="00DF67D8" w:rsidRPr="00DF67D8" w14:paraId="4456AD3F" w14:textId="77777777" w:rsidTr="00BA5FB9">
        <w:tc>
          <w:tcPr>
            <w:tcW w:w="675" w:type="dxa"/>
          </w:tcPr>
          <w:p w14:paraId="485E579E" w14:textId="77777777" w:rsidR="00DF67D8" w:rsidRPr="00DF67D8" w:rsidRDefault="00DF67D8" w:rsidP="00DF67D8">
            <w:pPr>
              <w:pStyle w:val="ListParagraph"/>
              <w:ind w:left="142" w:right="-359" w:hanging="138"/>
              <w:rPr>
                <w:rFonts w:ascii="Garamond" w:hAnsi="Garamond" w:cs="Times New Roman"/>
                <w:sz w:val="24"/>
                <w:szCs w:val="24"/>
              </w:rPr>
            </w:pPr>
            <w:r w:rsidRPr="00DF67D8">
              <w:rPr>
                <w:rFonts w:ascii="Garamond" w:hAnsi="Garamond" w:cs="Times New Roman"/>
                <w:sz w:val="24"/>
                <w:szCs w:val="24"/>
              </w:rPr>
              <w:lastRenderedPageBreak/>
              <w:t>9.</w:t>
            </w:r>
          </w:p>
        </w:tc>
        <w:tc>
          <w:tcPr>
            <w:tcW w:w="3969" w:type="dxa"/>
          </w:tcPr>
          <w:p w14:paraId="665431AC" w14:textId="77777777" w:rsidR="00DF67D8" w:rsidRPr="00DF67D8" w:rsidRDefault="00DF67D8" w:rsidP="00DF67D8">
            <w:pPr>
              <w:pStyle w:val="ListParagraph"/>
              <w:ind w:left="4" w:firstLine="0"/>
              <w:jc w:val="both"/>
              <w:rPr>
                <w:rFonts w:ascii="Garamond" w:hAnsi="Garamond" w:cs="Times New Roman"/>
                <w:sz w:val="24"/>
                <w:szCs w:val="24"/>
              </w:rPr>
            </w:pPr>
            <w:proofErr w:type="spellStart"/>
            <w:r w:rsidRPr="00DF67D8">
              <w:rPr>
                <w:rFonts w:ascii="Garamond" w:hAnsi="Garamond" w:cs="Times New Roman"/>
                <w:sz w:val="24"/>
                <w:szCs w:val="24"/>
              </w:rPr>
              <w:t>Apak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amu</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ras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leb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nang</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mperhati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jelas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ri</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sa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sz w:val="24"/>
                <w:szCs w:val="24"/>
              </w:rPr>
              <w:t>?</w:t>
            </w:r>
          </w:p>
        </w:tc>
        <w:tc>
          <w:tcPr>
            <w:tcW w:w="3998" w:type="dxa"/>
          </w:tcPr>
          <w:p w14:paraId="47027531" w14:textId="77777777" w:rsidR="00DF67D8" w:rsidRPr="00DF67D8" w:rsidRDefault="00DF67D8" w:rsidP="00DF67D8">
            <w:pPr>
              <w:pStyle w:val="ListParagraph"/>
              <w:ind w:left="3" w:firstLine="0"/>
              <w:jc w:val="both"/>
              <w:rPr>
                <w:rFonts w:ascii="Garamond" w:hAnsi="Garamond" w:cs="Times New Roman"/>
                <w:i/>
                <w:iCs/>
                <w:sz w:val="24"/>
                <w:szCs w:val="24"/>
              </w:rPr>
            </w:pPr>
            <w:proofErr w:type="spellStart"/>
            <w:r w:rsidRPr="00DF67D8">
              <w:rPr>
                <w:rFonts w:ascii="Garamond" w:hAnsi="Garamond" w:cs="Times New Roman"/>
                <w:sz w:val="24"/>
                <w:szCs w:val="24"/>
              </w:rPr>
              <w:t>Ketig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yat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leb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nang</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mperhati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penjelas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ri</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sa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w:t>
            </w:r>
          </w:p>
        </w:tc>
      </w:tr>
      <w:tr w:rsidR="00DF67D8" w:rsidRPr="00DF67D8" w14:paraId="763F9005" w14:textId="77777777" w:rsidTr="00BA5FB9">
        <w:tc>
          <w:tcPr>
            <w:tcW w:w="675" w:type="dxa"/>
          </w:tcPr>
          <w:p w14:paraId="4C411890" w14:textId="77777777" w:rsidR="00DF67D8" w:rsidRPr="00DF67D8" w:rsidRDefault="00DF67D8" w:rsidP="00DF67D8">
            <w:pPr>
              <w:pStyle w:val="ListParagraph"/>
              <w:ind w:left="142" w:right="-359" w:hanging="138"/>
              <w:rPr>
                <w:rFonts w:ascii="Garamond" w:hAnsi="Garamond" w:cs="Times New Roman"/>
                <w:sz w:val="24"/>
                <w:szCs w:val="24"/>
              </w:rPr>
            </w:pPr>
            <w:r w:rsidRPr="00DF67D8">
              <w:rPr>
                <w:rFonts w:ascii="Garamond" w:hAnsi="Garamond" w:cs="Times New Roman"/>
                <w:sz w:val="24"/>
                <w:szCs w:val="24"/>
              </w:rPr>
              <w:t>10.</w:t>
            </w:r>
          </w:p>
        </w:tc>
        <w:tc>
          <w:tcPr>
            <w:tcW w:w="3969" w:type="dxa"/>
          </w:tcPr>
          <w:p w14:paraId="78581B82" w14:textId="77777777" w:rsidR="00DF67D8" w:rsidRPr="00DF67D8" w:rsidRDefault="00DF67D8" w:rsidP="00DF67D8">
            <w:pPr>
              <w:pStyle w:val="ListParagraph"/>
              <w:ind w:left="4" w:firstLine="0"/>
              <w:jc w:val="both"/>
              <w:rPr>
                <w:rFonts w:ascii="Garamond" w:hAnsi="Garamond" w:cs="Times New Roman"/>
                <w:sz w:val="24"/>
                <w:szCs w:val="24"/>
              </w:rPr>
            </w:pPr>
            <w:proofErr w:type="spellStart"/>
            <w:r w:rsidRPr="00DF67D8">
              <w:rPr>
                <w:rFonts w:ascii="Garamond" w:hAnsi="Garamond" w:cs="Times New Roman"/>
                <w:sz w:val="24"/>
                <w:szCs w:val="24"/>
              </w:rPr>
              <w:t>Apaka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kamu</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ras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leb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mang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dalam</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jawab</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oa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aat</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r w:rsidRPr="00DF67D8">
              <w:rPr>
                <w:rFonts w:ascii="Garamond" w:hAnsi="Garamond" w:cs="Times New Roman"/>
                <w:sz w:val="24"/>
                <w:szCs w:val="24"/>
              </w:rPr>
              <w:t>?</w:t>
            </w:r>
          </w:p>
        </w:tc>
        <w:tc>
          <w:tcPr>
            <w:tcW w:w="3998" w:type="dxa"/>
          </w:tcPr>
          <w:p w14:paraId="67244A34" w14:textId="77777777" w:rsidR="00DF67D8" w:rsidRPr="00DF67D8" w:rsidRDefault="00DF67D8" w:rsidP="00DF67D8">
            <w:pPr>
              <w:pStyle w:val="ListParagraph"/>
              <w:ind w:left="3" w:firstLine="0"/>
              <w:jc w:val="both"/>
              <w:rPr>
                <w:rFonts w:ascii="Garamond" w:hAnsi="Garamond" w:cs="Times New Roman"/>
                <w:i/>
                <w:iCs/>
                <w:sz w:val="24"/>
                <w:szCs w:val="24"/>
              </w:rPr>
            </w:pPr>
            <w:proofErr w:type="spellStart"/>
            <w:r w:rsidRPr="00DF67D8">
              <w:rPr>
                <w:rFonts w:ascii="Garamond" w:hAnsi="Garamond" w:cs="Times New Roman"/>
                <w:sz w:val="24"/>
                <w:szCs w:val="24"/>
              </w:rPr>
              <w:t>Ketiga</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ubjek</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yatakan</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lebih</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emangat</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menjawab</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oal</w:t>
            </w:r>
            <w:proofErr w:type="spellEnd"/>
            <w:r w:rsidRPr="00DF67D8">
              <w:rPr>
                <w:rFonts w:ascii="Garamond" w:hAnsi="Garamond" w:cs="Times New Roman"/>
                <w:sz w:val="24"/>
                <w:szCs w:val="24"/>
              </w:rPr>
              <w:t xml:space="preserve"> </w:t>
            </w:r>
            <w:proofErr w:type="spellStart"/>
            <w:r w:rsidRPr="00DF67D8">
              <w:rPr>
                <w:rFonts w:ascii="Garamond" w:hAnsi="Garamond" w:cs="Times New Roman"/>
                <w:sz w:val="24"/>
                <w:szCs w:val="24"/>
              </w:rPr>
              <w:t>saat</w:t>
            </w:r>
            <w:proofErr w:type="spellEnd"/>
            <w:r w:rsidRPr="00DF67D8">
              <w:rPr>
                <w:rFonts w:ascii="Garamond" w:hAnsi="Garamond" w:cs="Times New Roman"/>
                <w:sz w:val="24"/>
                <w:szCs w:val="24"/>
              </w:rPr>
              <w:t xml:space="preserve"> guru </w:t>
            </w:r>
            <w:proofErr w:type="spellStart"/>
            <w:r w:rsidRPr="00DF67D8">
              <w:rPr>
                <w:rFonts w:ascii="Garamond" w:hAnsi="Garamond" w:cs="Times New Roman"/>
                <w:sz w:val="24"/>
                <w:szCs w:val="24"/>
              </w:rPr>
              <w:t>menggunakan</w:t>
            </w:r>
            <w:proofErr w:type="spellEnd"/>
            <w:r w:rsidRPr="00DF67D8">
              <w:rPr>
                <w:rFonts w:ascii="Garamond" w:hAnsi="Garamond" w:cs="Times New Roman"/>
                <w:sz w:val="24"/>
                <w:szCs w:val="24"/>
              </w:rPr>
              <w:t xml:space="preserve"> media </w:t>
            </w:r>
            <w:proofErr w:type="spellStart"/>
            <w:r w:rsidRPr="00DF67D8">
              <w:rPr>
                <w:rFonts w:ascii="Garamond" w:hAnsi="Garamond" w:cs="Times New Roman"/>
                <w:i/>
                <w:iCs/>
                <w:sz w:val="24"/>
                <w:szCs w:val="24"/>
              </w:rPr>
              <w:t>wordwall</w:t>
            </w:r>
            <w:proofErr w:type="spellEnd"/>
            <w:r w:rsidRPr="00DF67D8">
              <w:rPr>
                <w:rFonts w:ascii="Garamond" w:hAnsi="Garamond" w:cs="Times New Roman"/>
                <w:i/>
                <w:iCs/>
                <w:sz w:val="24"/>
                <w:szCs w:val="24"/>
              </w:rPr>
              <w:t xml:space="preserve">. </w:t>
            </w:r>
          </w:p>
        </w:tc>
      </w:tr>
    </w:tbl>
    <w:p w14:paraId="29640AA9" w14:textId="77777777" w:rsidR="00DF67D8" w:rsidRDefault="00DF67D8" w:rsidP="00DF67D8">
      <w:pPr>
        <w:jc w:val="both"/>
        <w:rPr>
          <w:rFonts w:ascii="Garamond" w:hAnsi="Garamond"/>
          <w:sz w:val="24"/>
          <w:szCs w:val="24"/>
        </w:rPr>
      </w:pPr>
    </w:p>
    <w:p w14:paraId="2ACDAF4B" w14:textId="19A350EB" w:rsidR="00DF67D8" w:rsidRPr="00DF67D8" w:rsidRDefault="00DF67D8" w:rsidP="00DF67D8">
      <w:pPr>
        <w:jc w:val="both"/>
        <w:rPr>
          <w:rFonts w:ascii="Garamond" w:hAnsi="Garamond"/>
          <w:sz w:val="24"/>
          <w:szCs w:val="24"/>
        </w:rPr>
      </w:pPr>
      <w:r w:rsidRPr="00DF67D8">
        <w:rPr>
          <w:rFonts w:ascii="Garamond" w:hAnsi="Garamond"/>
          <w:sz w:val="24"/>
          <w:szCs w:val="24"/>
        </w:rPr>
        <w:t xml:space="preserve">Berdasarkan pemaparan yang telah disebutkan di atas, telah didapatkan hasil 3 subjek peserta didik menyatakan guru lebih sering menggunakan media LCD untuk memberi penjelasan materi yang dipelajari. Ketiga subjek merasa bosan jika guru menggunakan metode ceramah, sementara subjek hanya belajar dengan mendengarkan. Ketiga subjek belum pernah melihat dan menggunakan media </w:t>
      </w:r>
      <w:r w:rsidRPr="00DF67D8">
        <w:rPr>
          <w:rFonts w:ascii="Garamond" w:hAnsi="Garamond"/>
          <w:i/>
          <w:iCs/>
          <w:sz w:val="24"/>
          <w:szCs w:val="24"/>
        </w:rPr>
        <w:t xml:space="preserve">wordwall. </w:t>
      </w:r>
      <w:r w:rsidRPr="00DF67D8">
        <w:rPr>
          <w:rFonts w:ascii="Garamond" w:hAnsi="Garamond"/>
          <w:sz w:val="24"/>
          <w:szCs w:val="24"/>
        </w:rPr>
        <w:t xml:space="preserve">Ketiga peserta didik merasa lebih semangat dan senang mengikuti pembelajaran dengan menggunakan media </w:t>
      </w:r>
      <w:r w:rsidRPr="00DF67D8">
        <w:rPr>
          <w:rFonts w:ascii="Garamond" w:hAnsi="Garamond"/>
          <w:i/>
          <w:iCs/>
          <w:sz w:val="24"/>
          <w:szCs w:val="24"/>
        </w:rPr>
        <w:t xml:space="preserve">wordwall, </w:t>
      </w:r>
    </w:p>
    <w:p w14:paraId="2FCA8E37" w14:textId="77777777" w:rsidR="00DF67D8" w:rsidRPr="00DF67D8" w:rsidRDefault="00DF67D8" w:rsidP="00DF67D8">
      <w:pPr>
        <w:jc w:val="center"/>
        <w:rPr>
          <w:rFonts w:ascii="Garamond" w:hAnsi="Garamond"/>
          <w:b/>
          <w:bCs/>
          <w:sz w:val="24"/>
          <w:szCs w:val="24"/>
        </w:rPr>
      </w:pPr>
      <w:r w:rsidRPr="00DF67D8">
        <w:rPr>
          <w:rFonts w:ascii="Garamond" w:hAnsi="Garamond"/>
          <w:b/>
          <w:bCs/>
          <w:sz w:val="24"/>
          <w:szCs w:val="24"/>
        </w:rPr>
        <w:t>Tabel 3 Pertanyaan dan Hasil Wawancara dengan Guru</w:t>
      </w:r>
    </w:p>
    <w:tbl>
      <w:tblPr>
        <w:tblStyle w:val="TableGrid"/>
        <w:tblW w:w="0" w:type="auto"/>
        <w:tblLook w:val="04A0" w:firstRow="1" w:lastRow="0" w:firstColumn="1" w:lastColumn="0" w:noHBand="0" w:noVBand="1"/>
      </w:tblPr>
      <w:tblGrid>
        <w:gridCol w:w="560"/>
        <w:gridCol w:w="3862"/>
        <w:gridCol w:w="4355"/>
      </w:tblGrid>
      <w:tr w:rsidR="00DF67D8" w:rsidRPr="00DF67D8" w14:paraId="6B3F0F64" w14:textId="77777777" w:rsidTr="002F68E4">
        <w:tc>
          <w:tcPr>
            <w:tcW w:w="562" w:type="dxa"/>
          </w:tcPr>
          <w:p w14:paraId="08BE8FC7"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No</w:t>
            </w:r>
          </w:p>
        </w:tc>
        <w:tc>
          <w:tcPr>
            <w:tcW w:w="3969" w:type="dxa"/>
          </w:tcPr>
          <w:p w14:paraId="119E76D3"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Pertanyaan</w:t>
            </w:r>
          </w:p>
        </w:tc>
        <w:tc>
          <w:tcPr>
            <w:tcW w:w="4485" w:type="dxa"/>
          </w:tcPr>
          <w:p w14:paraId="0741329B"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Hasil yang diperoleh</w:t>
            </w:r>
          </w:p>
        </w:tc>
      </w:tr>
      <w:tr w:rsidR="00DF67D8" w:rsidRPr="00DF67D8" w14:paraId="3D3A131F" w14:textId="77777777" w:rsidTr="002F68E4">
        <w:tc>
          <w:tcPr>
            <w:tcW w:w="562" w:type="dxa"/>
          </w:tcPr>
          <w:p w14:paraId="6D3E5A2C"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1.</w:t>
            </w:r>
          </w:p>
        </w:tc>
        <w:tc>
          <w:tcPr>
            <w:tcW w:w="3969" w:type="dxa"/>
          </w:tcPr>
          <w:p w14:paraId="0C164B17"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Apakah jenis media yang Bapak gunakan dalam pembelajaran?</w:t>
            </w:r>
          </w:p>
        </w:tc>
        <w:tc>
          <w:tcPr>
            <w:tcW w:w="4485" w:type="dxa"/>
          </w:tcPr>
          <w:p w14:paraId="4E4B63A2"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Guru kelas menyatakan sering menggunakan media berbasis digital seperti video You tube untuk membantu mempermudah dalam menjelaskan materi.</w:t>
            </w:r>
          </w:p>
        </w:tc>
      </w:tr>
      <w:tr w:rsidR="00DF67D8" w:rsidRPr="00DF67D8" w14:paraId="4E968BB1" w14:textId="77777777" w:rsidTr="002F68E4">
        <w:tc>
          <w:tcPr>
            <w:tcW w:w="562" w:type="dxa"/>
          </w:tcPr>
          <w:p w14:paraId="77FC5ADC"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2.</w:t>
            </w:r>
          </w:p>
        </w:tc>
        <w:tc>
          <w:tcPr>
            <w:tcW w:w="3969" w:type="dxa"/>
          </w:tcPr>
          <w:p w14:paraId="27369885"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Apakah Bapak memiliki kendala dalam menggunakan media pembelajaran tersebut?</w:t>
            </w:r>
          </w:p>
        </w:tc>
        <w:tc>
          <w:tcPr>
            <w:tcW w:w="4485" w:type="dxa"/>
          </w:tcPr>
          <w:p w14:paraId="7485DDAF"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Guru kelas menyatakan terdapat kendala yang dihadapi selama menggunakan media seperti video You tube misalnya peserta didik merasa cepat bosan dan terkadang berbicara sendiri dengan teman.</w:t>
            </w:r>
          </w:p>
        </w:tc>
      </w:tr>
      <w:tr w:rsidR="00DF67D8" w:rsidRPr="00DF67D8" w14:paraId="578FECF1" w14:textId="77777777" w:rsidTr="002F68E4">
        <w:tc>
          <w:tcPr>
            <w:tcW w:w="562" w:type="dxa"/>
          </w:tcPr>
          <w:p w14:paraId="0079EEBB"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3.</w:t>
            </w:r>
          </w:p>
        </w:tc>
        <w:tc>
          <w:tcPr>
            <w:tcW w:w="3969" w:type="dxa"/>
          </w:tcPr>
          <w:p w14:paraId="60C81ED9"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 xml:space="preserve">Apakah Bapak pernah menggunakan media </w:t>
            </w:r>
            <w:r w:rsidRPr="00DF67D8">
              <w:rPr>
                <w:rFonts w:ascii="Garamond" w:hAnsi="Garamond" w:cs="Times New Roman"/>
                <w:i/>
                <w:iCs/>
                <w:sz w:val="24"/>
                <w:szCs w:val="24"/>
              </w:rPr>
              <w:t xml:space="preserve">wordwall </w:t>
            </w:r>
            <w:r w:rsidRPr="00DF67D8">
              <w:rPr>
                <w:rFonts w:ascii="Garamond" w:hAnsi="Garamond" w:cs="Times New Roman"/>
                <w:sz w:val="24"/>
                <w:szCs w:val="24"/>
              </w:rPr>
              <w:t>saat pembelajaran IPAS di kelas ?</w:t>
            </w:r>
          </w:p>
        </w:tc>
        <w:tc>
          <w:tcPr>
            <w:tcW w:w="4485" w:type="dxa"/>
          </w:tcPr>
          <w:p w14:paraId="78545D65"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 xml:space="preserve">Guru kelas menyatakan belum pernah menggunakan media </w:t>
            </w:r>
            <w:r w:rsidRPr="00DF67D8">
              <w:rPr>
                <w:rFonts w:ascii="Garamond" w:hAnsi="Garamond" w:cs="Times New Roman"/>
                <w:i/>
                <w:iCs/>
                <w:sz w:val="24"/>
                <w:szCs w:val="24"/>
              </w:rPr>
              <w:t xml:space="preserve">wordwall. </w:t>
            </w:r>
          </w:p>
        </w:tc>
      </w:tr>
      <w:tr w:rsidR="00DF67D8" w:rsidRPr="00DF67D8" w14:paraId="4BF51F06" w14:textId="77777777" w:rsidTr="002F68E4">
        <w:tc>
          <w:tcPr>
            <w:tcW w:w="562" w:type="dxa"/>
          </w:tcPr>
          <w:p w14:paraId="4781C021"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4.</w:t>
            </w:r>
          </w:p>
        </w:tc>
        <w:tc>
          <w:tcPr>
            <w:tcW w:w="3969" w:type="dxa"/>
          </w:tcPr>
          <w:p w14:paraId="57B47F03"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Bagaimana upaya Bapak dalam meningkatkan keaktifan belajar peserta didik jika media yang ada tidak memadai?</w:t>
            </w:r>
          </w:p>
        </w:tc>
        <w:tc>
          <w:tcPr>
            <w:tcW w:w="4485" w:type="dxa"/>
          </w:tcPr>
          <w:p w14:paraId="42798BCD"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Guru kelas menyatakan dengan membuat media semenarik mungkin sesuai dengan minat peserta didik agar mereka semangat dalam mengikuti pembelajaran.</w:t>
            </w:r>
          </w:p>
        </w:tc>
      </w:tr>
      <w:tr w:rsidR="00DF67D8" w:rsidRPr="00DF67D8" w14:paraId="4C589589" w14:textId="77777777" w:rsidTr="002F68E4">
        <w:tc>
          <w:tcPr>
            <w:tcW w:w="562" w:type="dxa"/>
          </w:tcPr>
          <w:p w14:paraId="15B40412"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5.</w:t>
            </w:r>
          </w:p>
        </w:tc>
        <w:tc>
          <w:tcPr>
            <w:tcW w:w="3969" w:type="dxa"/>
          </w:tcPr>
          <w:p w14:paraId="360CE6AE"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 xml:space="preserve">Sesuai dengan pendapat Bapak dengan adanya media </w:t>
            </w:r>
            <w:r w:rsidRPr="00DF67D8">
              <w:rPr>
                <w:rFonts w:ascii="Garamond" w:hAnsi="Garamond" w:cs="Times New Roman"/>
                <w:i/>
                <w:iCs/>
                <w:sz w:val="24"/>
                <w:szCs w:val="24"/>
              </w:rPr>
              <w:t xml:space="preserve">wordwall </w:t>
            </w:r>
            <w:r w:rsidRPr="00DF67D8">
              <w:rPr>
                <w:rFonts w:ascii="Garamond" w:hAnsi="Garamond" w:cs="Times New Roman"/>
                <w:sz w:val="24"/>
                <w:szCs w:val="24"/>
              </w:rPr>
              <w:t>dapat membantu dan mempermudah dalam menjelaskan materi pembelajaran IPAS? Mengapa?</w:t>
            </w:r>
          </w:p>
        </w:tc>
        <w:tc>
          <w:tcPr>
            <w:tcW w:w="4485" w:type="dxa"/>
          </w:tcPr>
          <w:p w14:paraId="27FA6745"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 xml:space="preserve">Guru kelas menyatakan sangat membantu dengan adanya media </w:t>
            </w:r>
            <w:r w:rsidRPr="00DF67D8">
              <w:rPr>
                <w:rFonts w:ascii="Garamond" w:hAnsi="Garamond" w:cs="Times New Roman"/>
                <w:i/>
                <w:iCs/>
                <w:sz w:val="24"/>
                <w:szCs w:val="24"/>
              </w:rPr>
              <w:t xml:space="preserve">wordwall </w:t>
            </w:r>
            <w:r w:rsidRPr="00DF67D8">
              <w:rPr>
                <w:rFonts w:ascii="Garamond" w:hAnsi="Garamond" w:cs="Times New Roman"/>
                <w:sz w:val="24"/>
                <w:szCs w:val="24"/>
              </w:rPr>
              <w:t>dalam meningkatkan keaktifan belajar peserta didik dalam mengikuti pembelajaran IPAS.</w:t>
            </w:r>
          </w:p>
        </w:tc>
      </w:tr>
      <w:tr w:rsidR="00DF67D8" w:rsidRPr="00DF67D8" w14:paraId="18FE6CD1" w14:textId="77777777" w:rsidTr="002F68E4">
        <w:tc>
          <w:tcPr>
            <w:tcW w:w="562" w:type="dxa"/>
          </w:tcPr>
          <w:p w14:paraId="7D6D8FF1"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lastRenderedPageBreak/>
              <w:t>6.</w:t>
            </w:r>
          </w:p>
        </w:tc>
        <w:tc>
          <w:tcPr>
            <w:tcW w:w="3969" w:type="dxa"/>
          </w:tcPr>
          <w:p w14:paraId="6F381552"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 xml:space="preserve">Sesuai pendapat Bapak apakah dengan adanya media </w:t>
            </w:r>
            <w:r w:rsidRPr="00DF67D8">
              <w:rPr>
                <w:rFonts w:ascii="Garamond" w:hAnsi="Garamond" w:cs="Times New Roman"/>
                <w:i/>
                <w:iCs/>
                <w:sz w:val="24"/>
                <w:szCs w:val="24"/>
              </w:rPr>
              <w:t xml:space="preserve">wordwall </w:t>
            </w:r>
            <w:r w:rsidRPr="00DF67D8">
              <w:rPr>
                <w:rFonts w:ascii="Garamond" w:hAnsi="Garamond" w:cs="Times New Roman"/>
                <w:sz w:val="24"/>
                <w:szCs w:val="24"/>
              </w:rPr>
              <w:t>dapat membantu peserta didik dalam menumbuhkan keaktifan belajar? Mengapa?</w:t>
            </w:r>
          </w:p>
        </w:tc>
        <w:tc>
          <w:tcPr>
            <w:tcW w:w="4485" w:type="dxa"/>
          </w:tcPr>
          <w:p w14:paraId="5596E5E5" w14:textId="77777777" w:rsidR="00DF67D8" w:rsidRPr="00DF67D8" w:rsidRDefault="00DF67D8" w:rsidP="002F68E4">
            <w:pPr>
              <w:jc w:val="both"/>
              <w:rPr>
                <w:rFonts w:ascii="Garamond" w:hAnsi="Garamond" w:cs="Times New Roman"/>
                <w:sz w:val="24"/>
                <w:szCs w:val="24"/>
              </w:rPr>
            </w:pPr>
            <w:r w:rsidRPr="00DF67D8">
              <w:rPr>
                <w:rFonts w:ascii="Garamond" w:hAnsi="Garamond" w:cs="Times New Roman"/>
                <w:sz w:val="24"/>
                <w:szCs w:val="24"/>
              </w:rPr>
              <w:t xml:space="preserve">Guru kelas menyatakan sangat membantu karena peserta didik terlihat senang, lebih aktif, dan tertarik dalam mengikuti pembelajaran saat media </w:t>
            </w:r>
            <w:r w:rsidRPr="00DF67D8">
              <w:rPr>
                <w:rFonts w:ascii="Garamond" w:hAnsi="Garamond" w:cs="Times New Roman"/>
                <w:i/>
                <w:iCs/>
                <w:sz w:val="24"/>
                <w:szCs w:val="24"/>
              </w:rPr>
              <w:t xml:space="preserve">wordwall </w:t>
            </w:r>
            <w:r w:rsidRPr="00DF67D8">
              <w:rPr>
                <w:rFonts w:ascii="Garamond" w:hAnsi="Garamond" w:cs="Times New Roman"/>
                <w:sz w:val="24"/>
                <w:szCs w:val="24"/>
              </w:rPr>
              <w:t xml:space="preserve">tersebut digunakan. </w:t>
            </w:r>
          </w:p>
        </w:tc>
      </w:tr>
    </w:tbl>
    <w:p w14:paraId="73A1539B" w14:textId="77777777" w:rsidR="00DF67D8" w:rsidRPr="00DF67D8" w:rsidRDefault="00DF67D8" w:rsidP="00DF67D8">
      <w:pPr>
        <w:rPr>
          <w:rFonts w:ascii="Garamond" w:hAnsi="Garamond"/>
          <w:sz w:val="24"/>
          <w:szCs w:val="24"/>
        </w:rPr>
      </w:pPr>
    </w:p>
    <w:p w14:paraId="0F115EAB" w14:textId="77777777" w:rsidR="00DF67D8" w:rsidRPr="00DF67D8" w:rsidRDefault="00DF67D8" w:rsidP="00DF67D8">
      <w:pPr>
        <w:jc w:val="both"/>
        <w:rPr>
          <w:rFonts w:ascii="Garamond" w:hAnsi="Garamond"/>
          <w:sz w:val="24"/>
          <w:szCs w:val="24"/>
        </w:rPr>
      </w:pPr>
      <w:r w:rsidRPr="00DF67D8">
        <w:rPr>
          <w:rFonts w:ascii="Garamond" w:hAnsi="Garamond"/>
          <w:sz w:val="24"/>
          <w:szCs w:val="24"/>
        </w:rPr>
        <w:t xml:space="preserve">Berdasarkan pemaparan yang telah disebutkan di atas, hasil wawancara bersama guru memperoleh hasil yaitu guru menyatakan jenis media yang digunakan yaitu video You Tube, guru kelas memiliki kendala dalam menggunakan media tersebut yaitu peserta didik merasa cepat bosan karena hanya mendengarkan penjelasan materi dari video, guru kelas belum pernah menggunakan media </w:t>
      </w:r>
      <w:r w:rsidRPr="00DF67D8">
        <w:rPr>
          <w:rFonts w:ascii="Garamond" w:hAnsi="Garamond"/>
          <w:i/>
          <w:iCs/>
          <w:sz w:val="24"/>
          <w:szCs w:val="24"/>
        </w:rPr>
        <w:t xml:space="preserve">wordwall </w:t>
      </w:r>
      <w:r w:rsidRPr="00DF67D8">
        <w:rPr>
          <w:rFonts w:ascii="Garamond" w:hAnsi="Garamond"/>
          <w:sz w:val="24"/>
          <w:szCs w:val="24"/>
        </w:rPr>
        <w:t xml:space="preserve">dalam pembelajaran IPAS, guru kelas menyatakan membuat media semenarik mungkin untuk menumbuhkan keaktifan belajar peserta didik, guru kelas menyatakan dengan menggunakan media </w:t>
      </w:r>
      <w:r w:rsidRPr="00DF67D8">
        <w:rPr>
          <w:rFonts w:ascii="Garamond" w:hAnsi="Garamond"/>
          <w:i/>
          <w:iCs/>
          <w:sz w:val="24"/>
          <w:szCs w:val="24"/>
        </w:rPr>
        <w:t xml:space="preserve">wordwall </w:t>
      </w:r>
      <w:r w:rsidRPr="00DF67D8">
        <w:rPr>
          <w:rFonts w:ascii="Garamond" w:hAnsi="Garamond"/>
          <w:sz w:val="24"/>
          <w:szCs w:val="24"/>
        </w:rPr>
        <w:t xml:space="preserve">dapat membantu melakukan pembelajaran dan menjelaskan materi pembelajaran IPAS kepada peserta didik, guru kelas menyatakan media </w:t>
      </w:r>
      <w:r w:rsidRPr="00DF67D8">
        <w:rPr>
          <w:rFonts w:ascii="Garamond" w:hAnsi="Garamond"/>
          <w:i/>
          <w:iCs/>
          <w:sz w:val="24"/>
          <w:szCs w:val="24"/>
        </w:rPr>
        <w:t xml:space="preserve">wordwall </w:t>
      </w:r>
      <w:r w:rsidRPr="00DF67D8">
        <w:rPr>
          <w:rFonts w:ascii="Garamond" w:hAnsi="Garamond"/>
          <w:sz w:val="24"/>
          <w:szCs w:val="24"/>
        </w:rPr>
        <w:t>dapat membantu menumbuhkan keaktifan belajar peserta didik.</w:t>
      </w:r>
    </w:p>
    <w:p w14:paraId="28697541" w14:textId="77777777" w:rsidR="00DF67D8" w:rsidRPr="00DF67D8" w:rsidRDefault="00DF67D8" w:rsidP="00DF67D8">
      <w:pPr>
        <w:jc w:val="center"/>
        <w:rPr>
          <w:rFonts w:ascii="Garamond" w:hAnsi="Garamond"/>
          <w:b/>
          <w:bCs/>
          <w:sz w:val="24"/>
          <w:szCs w:val="24"/>
        </w:rPr>
      </w:pPr>
      <w:r w:rsidRPr="00DF67D8">
        <w:rPr>
          <w:rFonts w:ascii="Garamond" w:hAnsi="Garamond"/>
          <w:b/>
          <w:bCs/>
          <w:sz w:val="24"/>
          <w:szCs w:val="24"/>
        </w:rPr>
        <w:t>Tabel 4. Hasil Observasi Setelah Menggunakan Media Wordwall</w:t>
      </w:r>
    </w:p>
    <w:tbl>
      <w:tblPr>
        <w:tblStyle w:val="TableGrid"/>
        <w:tblW w:w="0" w:type="auto"/>
        <w:tblLook w:val="04A0" w:firstRow="1" w:lastRow="0" w:firstColumn="1" w:lastColumn="0" w:noHBand="0" w:noVBand="1"/>
      </w:tblPr>
      <w:tblGrid>
        <w:gridCol w:w="544"/>
        <w:gridCol w:w="2645"/>
        <w:gridCol w:w="1009"/>
        <w:gridCol w:w="1040"/>
        <w:gridCol w:w="884"/>
        <w:gridCol w:w="915"/>
        <w:gridCol w:w="854"/>
        <w:gridCol w:w="886"/>
      </w:tblGrid>
      <w:tr w:rsidR="00DF67D8" w:rsidRPr="00DF67D8" w14:paraId="0A01FF6F" w14:textId="77777777" w:rsidTr="002F68E4">
        <w:trPr>
          <w:trHeight w:val="169"/>
        </w:trPr>
        <w:tc>
          <w:tcPr>
            <w:tcW w:w="516" w:type="dxa"/>
            <w:vMerge w:val="restart"/>
            <w:vAlign w:val="center"/>
          </w:tcPr>
          <w:p w14:paraId="70C3FBC1"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No</w:t>
            </w:r>
          </w:p>
        </w:tc>
        <w:tc>
          <w:tcPr>
            <w:tcW w:w="2745" w:type="dxa"/>
            <w:vMerge w:val="restart"/>
            <w:vAlign w:val="center"/>
          </w:tcPr>
          <w:p w14:paraId="299DFD59"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Aspek yang diamati</w:t>
            </w:r>
          </w:p>
        </w:tc>
        <w:tc>
          <w:tcPr>
            <w:tcW w:w="2124" w:type="dxa"/>
            <w:gridSpan w:val="2"/>
          </w:tcPr>
          <w:p w14:paraId="2D0CF7E8"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G</w:t>
            </w:r>
          </w:p>
        </w:tc>
        <w:tc>
          <w:tcPr>
            <w:tcW w:w="1848" w:type="dxa"/>
            <w:gridSpan w:val="2"/>
          </w:tcPr>
          <w:p w14:paraId="658F3813"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D</w:t>
            </w:r>
          </w:p>
        </w:tc>
        <w:tc>
          <w:tcPr>
            <w:tcW w:w="1783" w:type="dxa"/>
            <w:gridSpan w:val="2"/>
          </w:tcPr>
          <w:p w14:paraId="426724F7"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R</w:t>
            </w:r>
          </w:p>
        </w:tc>
      </w:tr>
      <w:tr w:rsidR="00DF67D8" w:rsidRPr="00DF67D8" w14:paraId="331CBCEB" w14:textId="77777777" w:rsidTr="002F68E4">
        <w:trPr>
          <w:trHeight w:val="168"/>
        </w:trPr>
        <w:tc>
          <w:tcPr>
            <w:tcW w:w="516" w:type="dxa"/>
            <w:vMerge/>
          </w:tcPr>
          <w:p w14:paraId="09B107CA" w14:textId="77777777" w:rsidR="00DF67D8" w:rsidRPr="00DF67D8" w:rsidRDefault="00DF67D8" w:rsidP="002F68E4">
            <w:pPr>
              <w:rPr>
                <w:rFonts w:ascii="Garamond" w:hAnsi="Garamond" w:cs="Times New Roman"/>
                <w:b/>
                <w:bCs/>
                <w:sz w:val="24"/>
                <w:szCs w:val="24"/>
              </w:rPr>
            </w:pPr>
          </w:p>
        </w:tc>
        <w:tc>
          <w:tcPr>
            <w:tcW w:w="2745" w:type="dxa"/>
            <w:vMerge/>
          </w:tcPr>
          <w:p w14:paraId="67848847" w14:textId="77777777" w:rsidR="00DF67D8" w:rsidRPr="00DF67D8" w:rsidRDefault="00DF67D8" w:rsidP="002F68E4">
            <w:pPr>
              <w:jc w:val="center"/>
              <w:rPr>
                <w:rFonts w:ascii="Garamond" w:hAnsi="Garamond" w:cs="Times New Roman"/>
                <w:b/>
                <w:bCs/>
                <w:sz w:val="24"/>
                <w:szCs w:val="24"/>
              </w:rPr>
            </w:pPr>
          </w:p>
        </w:tc>
        <w:tc>
          <w:tcPr>
            <w:tcW w:w="1062" w:type="dxa"/>
          </w:tcPr>
          <w:p w14:paraId="626CF8F6"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Ya</w:t>
            </w:r>
          </w:p>
        </w:tc>
        <w:tc>
          <w:tcPr>
            <w:tcW w:w="1062" w:type="dxa"/>
          </w:tcPr>
          <w:p w14:paraId="0997E829"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Tidak</w:t>
            </w:r>
          </w:p>
        </w:tc>
        <w:tc>
          <w:tcPr>
            <w:tcW w:w="924" w:type="dxa"/>
          </w:tcPr>
          <w:p w14:paraId="23B22ADD"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Ya</w:t>
            </w:r>
          </w:p>
        </w:tc>
        <w:tc>
          <w:tcPr>
            <w:tcW w:w="924" w:type="dxa"/>
          </w:tcPr>
          <w:p w14:paraId="05231C15"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Tidak</w:t>
            </w:r>
          </w:p>
        </w:tc>
        <w:tc>
          <w:tcPr>
            <w:tcW w:w="891" w:type="dxa"/>
          </w:tcPr>
          <w:p w14:paraId="2EF90328"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Ya</w:t>
            </w:r>
          </w:p>
        </w:tc>
        <w:tc>
          <w:tcPr>
            <w:tcW w:w="892" w:type="dxa"/>
          </w:tcPr>
          <w:p w14:paraId="21FAF1D8" w14:textId="77777777" w:rsidR="00DF67D8" w:rsidRPr="00DF67D8" w:rsidRDefault="00DF67D8" w:rsidP="002F68E4">
            <w:pPr>
              <w:jc w:val="center"/>
              <w:rPr>
                <w:rFonts w:ascii="Garamond" w:hAnsi="Garamond" w:cs="Times New Roman"/>
                <w:b/>
                <w:bCs/>
                <w:sz w:val="24"/>
                <w:szCs w:val="24"/>
              </w:rPr>
            </w:pPr>
            <w:r w:rsidRPr="00DF67D8">
              <w:rPr>
                <w:rFonts w:ascii="Garamond" w:hAnsi="Garamond" w:cs="Times New Roman"/>
                <w:b/>
                <w:bCs/>
                <w:sz w:val="24"/>
                <w:szCs w:val="24"/>
              </w:rPr>
              <w:t>Tidak</w:t>
            </w:r>
          </w:p>
        </w:tc>
      </w:tr>
      <w:tr w:rsidR="00DF67D8" w:rsidRPr="00DF67D8" w14:paraId="0FE1DF29" w14:textId="77777777" w:rsidTr="002F68E4">
        <w:tc>
          <w:tcPr>
            <w:tcW w:w="516" w:type="dxa"/>
          </w:tcPr>
          <w:p w14:paraId="708847DA"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1.</w:t>
            </w:r>
          </w:p>
        </w:tc>
        <w:tc>
          <w:tcPr>
            <w:tcW w:w="2745" w:type="dxa"/>
          </w:tcPr>
          <w:p w14:paraId="37397726"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Murid lebih semangat mengikuti pembelajaran</w:t>
            </w:r>
          </w:p>
        </w:tc>
        <w:tc>
          <w:tcPr>
            <w:tcW w:w="1062" w:type="dxa"/>
          </w:tcPr>
          <w:p w14:paraId="329CB782"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1062" w:type="dxa"/>
          </w:tcPr>
          <w:p w14:paraId="4138D3BD"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3C1FC783"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2A35BBDE"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1" w:type="dxa"/>
          </w:tcPr>
          <w:p w14:paraId="6A74EDDE"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2" w:type="dxa"/>
          </w:tcPr>
          <w:p w14:paraId="22D63CA9"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r>
      <w:tr w:rsidR="00DF67D8" w:rsidRPr="00DF67D8" w14:paraId="61DB88E6" w14:textId="77777777" w:rsidTr="002F68E4">
        <w:tc>
          <w:tcPr>
            <w:tcW w:w="516" w:type="dxa"/>
          </w:tcPr>
          <w:p w14:paraId="673AF179"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2.</w:t>
            </w:r>
          </w:p>
        </w:tc>
        <w:tc>
          <w:tcPr>
            <w:tcW w:w="2745" w:type="dxa"/>
          </w:tcPr>
          <w:p w14:paraId="5B4E9708"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Murid memperhatikan penjelasan guru</w:t>
            </w:r>
          </w:p>
        </w:tc>
        <w:tc>
          <w:tcPr>
            <w:tcW w:w="1062" w:type="dxa"/>
          </w:tcPr>
          <w:p w14:paraId="7104F335"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1062" w:type="dxa"/>
          </w:tcPr>
          <w:p w14:paraId="65F32845"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3C5CCE30"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4F5EC939"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1" w:type="dxa"/>
          </w:tcPr>
          <w:p w14:paraId="025A7BFC"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2" w:type="dxa"/>
          </w:tcPr>
          <w:p w14:paraId="645311B7"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r>
      <w:tr w:rsidR="00DF67D8" w:rsidRPr="00DF67D8" w14:paraId="08BE40D9" w14:textId="77777777" w:rsidTr="002F68E4">
        <w:tc>
          <w:tcPr>
            <w:tcW w:w="516" w:type="dxa"/>
          </w:tcPr>
          <w:p w14:paraId="3E1FD438"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3.</w:t>
            </w:r>
          </w:p>
        </w:tc>
        <w:tc>
          <w:tcPr>
            <w:tcW w:w="2745" w:type="dxa"/>
          </w:tcPr>
          <w:p w14:paraId="661D3B10"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Murid membacakan materi pelajaran</w:t>
            </w:r>
          </w:p>
        </w:tc>
        <w:tc>
          <w:tcPr>
            <w:tcW w:w="1062" w:type="dxa"/>
          </w:tcPr>
          <w:p w14:paraId="0A6FC309"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1062" w:type="dxa"/>
          </w:tcPr>
          <w:p w14:paraId="7C99EB29"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37DF7B42"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13885418"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1" w:type="dxa"/>
          </w:tcPr>
          <w:p w14:paraId="700ECA46"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2" w:type="dxa"/>
          </w:tcPr>
          <w:p w14:paraId="0272CA0F"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r>
      <w:tr w:rsidR="00DF67D8" w:rsidRPr="00DF67D8" w14:paraId="2A0FF0E4" w14:textId="77777777" w:rsidTr="002F68E4">
        <w:tc>
          <w:tcPr>
            <w:tcW w:w="516" w:type="dxa"/>
          </w:tcPr>
          <w:p w14:paraId="05CA7C6F"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4.</w:t>
            </w:r>
          </w:p>
        </w:tc>
        <w:tc>
          <w:tcPr>
            <w:tcW w:w="2745" w:type="dxa"/>
          </w:tcPr>
          <w:p w14:paraId="44147040"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Murid mengajukan pertanyaan terhadap materi yang belum jelas</w:t>
            </w:r>
          </w:p>
        </w:tc>
        <w:tc>
          <w:tcPr>
            <w:tcW w:w="1062" w:type="dxa"/>
          </w:tcPr>
          <w:p w14:paraId="5F233233"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1062" w:type="dxa"/>
          </w:tcPr>
          <w:p w14:paraId="6449B780"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7B1195B1"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6CA8B297"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1" w:type="dxa"/>
          </w:tcPr>
          <w:p w14:paraId="1ED83E79"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2" w:type="dxa"/>
          </w:tcPr>
          <w:p w14:paraId="68E165EC"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r>
      <w:tr w:rsidR="00DF67D8" w:rsidRPr="00DF67D8" w14:paraId="5DD8D539" w14:textId="77777777" w:rsidTr="002F68E4">
        <w:tc>
          <w:tcPr>
            <w:tcW w:w="516" w:type="dxa"/>
          </w:tcPr>
          <w:p w14:paraId="409932B8"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5.</w:t>
            </w:r>
          </w:p>
        </w:tc>
        <w:tc>
          <w:tcPr>
            <w:tcW w:w="2745" w:type="dxa"/>
          </w:tcPr>
          <w:p w14:paraId="503B9928"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Murid menanggapi pertanyaan dari guru</w:t>
            </w:r>
          </w:p>
        </w:tc>
        <w:tc>
          <w:tcPr>
            <w:tcW w:w="1062" w:type="dxa"/>
          </w:tcPr>
          <w:p w14:paraId="196F64FB"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1062" w:type="dxa"/>
          </w:tcPr>
          <w:p w14:paraId="6181B5AB"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48233BB6"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0AB67FC0"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1" w:type="dxa"/>
          </w:tcPr>
          <w:p w14:paraId="164F98EF"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2" w:type="dxa"/>
          </w:tcPr>
          <w:p w14:paraId="06AAB470"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r>
      <w:tr w:rsidR="00DF67D8" w:rsidRPr="00DF67D8" w14:paraId="74B0F324" w14:textId="77777777" w:rsidTr="002F68E4">
        <w:tc>
          <w:tcPr>
            <w:tcW w:w="516" w:type="dxa"/>
          </w:tcPr>
          <w:p w14:paraId="6278CFCF"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6.</w:t>
            </w:r>
          </w:p>
        </w:tc>
        <w:tc>
          <w:tcPr>
            <w:tcW w:w="2745" w:type="dxa"/>
          </w:tcPr>
          <w:p w14:paraId="4FC92BD0"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Murid mendengarkan pendapat siswa lain</w:t>
            </w:r>
          </w:p>
        </w:tc>
        <w:tc>
          <w:tcPr>
            <w:tcW w:w="1062" w:type="dxa"/>
          </w:tcPr>
          <w:p w14:paraId="73A2AED0"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1062" w:type="dxa"/>
          </w:tcPr>
          <w:p w14:paraId="4319631D"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3FFC2B9F"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482255AB"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1" w:type="dxa"/>
          </w:tcPr>
          <w:p w14:paraId="683D51F7"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2" w:type="dxa"/>
          </w:tcPr>
          <w:p w14:paraId="137E7090"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r>
      <w:tr w:rsidR="00DF67D8" w:rsidRPr="00DF67D8" w14:paraId="0399BCD6" w14:textId="77777777" w:rsidTr="002F68E4">
        <w:tc>
          <w:tcPr>
            <w:tcW w:w="516" w:type="dxa"/>
          </w:tcPr>
          <w:p w14:paraId="436C9A13"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7.</w:t>
            </w:r>
          </w:p>
        </w:tc>
        <w:tc>
          <w:tcPr>
            <w:tcW w:w="2745" w:type="dxa"/>
          </w:tcPr>
          <w:p w14:paraId="385F9741"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Menulis penjelasan guru dan hasil diskusi</w:t>
            </w:r>
          </w:p>
        </w:tc>
        <w:tc>
          <w:tcPr>
            <w:tcW w:w="1062" w:type="dxa"/>
          </w:tcPr>
          <w:p w14:paraId="463A75F9"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1062" w:type="dxa"/>
          </w:tcPr>
          <w:p w14:paraId="4BCCB7BC"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07B17ED1"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3F5AD165"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1" w:type="dxa"/>
          </w:tcPr>
          <w:p w14:paraId="1A1FF5BF"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2" w:type="dxa"/>
          </w:tcPr>
          <w:p w14:paraId="572362FF"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r>
      <w:tr w:rsidR="00DF67D8" w:rsidRPr="00DF67D8" w14:paraId="577A9297" w14:textId="77777777" w:rsidTr="002F68E4">
        <w:tc>
          <w:tcPr>
            <w:tcW w:w="516" w:type="dxa"/>
          </w:tcPr>
          <w:p w14:paraId="3BEE1C4F"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8.</w:t>
            </w:r>
          </w:p>
        </w:tc>
        <w:tc>
          <w:tcPr>
            <w:tcW w:w="2745" w:type="dxa"/>
          </w:tcPr>
          <w:p w14:paraId="38C0CFE0"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Murid menyelesaikan soal</w:t>
            </w:r>
          </w:p>
        </w:tc>
        <w:tc>
          <w:tcPr>
            <w:tcW w:w="1062" w:type="dxa"/>
          </w:tcPr>
          <w:p w14:paraId="57F3A1A9"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1062" w:type="dxa"/>
          </w:tcPr>
          <w:p w14:paraId="388DAFB4"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2E9A6808"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7495B400"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1" w:type="dxa"/>
          </w:tcPr>
          <w:p w14:paraId="2E274D93"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2" w:type="dxa"/>
          </w:tcPr>
          <w:p w14:paraId="34D7D7B2"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r>
      <w:tr w:rsidR="00DF67D8" w:rsidRPr="00DF67D8" w14:paraId="1F52D60F" w14:textId="77777777" w:rsidTr="002F68E4">
        <w:tc>
          <w:tcPr>
            <w:tcW w:w="516" w:type="dxa"/>
          </w:tcPr>
          <w:p w14:paraId="14569D46"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lastRenderedPageBreak/>
              <w:t>9.</w:t>
            </w:r>
          </w:p>
        </w:tc>
        <w:tc>
          <w:tcPr>
            <w:tcW w:w="2745" w:type="dxa"/>
          </w:tcPr>
          <w:p w14:paraId="59DC47EA"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Murid menanggapi pendapat dari siswa lain</w:t>
            </w:r>
          </w:p>
        </w:tc>
        <w:tc>
          <w:tcPr>
            <w:tcW w:w="1062" w:type="dxa"/>
          </w:tcPr>
          <w:p w14:paraId="72BFD2C4"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1062" w:type="dxa"/>
          </w:tcPr>
          <w:p w14:paraId="4405A596"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27AE330D"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60E93F1B"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1" w:type="dxa"/>
          </w:tcPr>
          <w:p w14:paraId="6F26D04A"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2" w:type="dxa"/>
          </w:tcPr>
          <w:p w14:paraId="3F118CC9"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r>
      <w:tr w:rsidR="00DF67D8" w:rsidRPr="00DF67D8" w14:paraId="2C23ABB5" w14:textId="77777777" w:rsidTr="002F68E4">
        <w:tc>
          <w:tcPr>
            <w:tcW w:w="516" w:type="dxa"/>
          </w:tcPr>
          <w:p w14:paraId="47EACB86"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10.</w:t>
            </w:r>
          </w:p>
        </w:tc>
        <w:tc>
          <w:tcPr>
            <w:tcW w:w="2745" w:type="dxa"/>
          </w:tcPr>
          <w:p w14:paraId="158EB7DD" w14:textId="77777777" w:rsidR="00DF67D8" w:rsidRPr="00DF67D8" w:rsidRDefault="00DF67D8" w:rsidP="002F68E4">
            <w:pPr>
              <w:rPr>
                <w:rFonts w:ascii="Garamond" w:hAnsi="Garamond" w:cs="Times New Roman"/>
                <w:sz w:val="24"/>
                <w:szCs w:val="24"/>
              </w:rPr>
            </w:pPr>
            <w:r w:rsidRPr="00DF67D8">
              <w:rPr>
                <w:rFonts w:ascii="Garamond" w:hAnsi="Garamond" w:cs="Times New Roman"/>
                <w:sz w:val="24"/>
                <w:szCs w:val="24"/>
              </w:rPr>
              <w:t>Murid berani menyajikan hasil diskusi</w:t>
            </w:r>
          </w:p>
        </w:tc>
        <w:tc>
          <w:tcPr>
            <w:tcW w:w="1062" w:type="dxa"/>
          </w:tcPr>
          <w:p w14:paraId="1F304725"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1062" w:type="dxa"/>
          </w:tcPr>
          <w:p w14:paraId="1A261037"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4148C32E"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924" w:type="dxa"/>
          </w:tcPr>
          <w:p w14:paraId="1F749434"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1" w:type="dxa"/>
          </w:tcPr>
          <w:p w14:paraId="56665639"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c>
          <w:tcPr>
            <w:tcW w:w="892" w:type="dxa"/>
          </w:tcPr>
          <w:p w14:paraId="2F069F8D" w14:textId="77777777" w:rsidR="00DF67D8" w:rsidRPr="00DF67D8" w:rsidRDefault="00DF67D8" w:rsidP="002F68E4">
            <w:pPr>
              <w:jc w:val="center"/>
              <w:rPr>
                <w:rFonts w:ascii="Garamond" w:hAnsi="Garamond" w:cs="Times New Roman"/>
                <w:sz w:val="24"/>
                <w:szCs w:val="24"/>
              </w:rPr>
            </w:pPr>
            <w:r w:rsidRPr="00DF67D8">
              <w:rPr>
                <w:rFonts w:ascii="Garamond" w:hAnsi="Garamond" w:cs="Times New Roman"/>
                <w:sz w:val="24"/>
                <w:szCs w:val="24"/>
              </w:rPr>
              <w:t>-</w:t>
            </w:r>
          </w:p>
        </w:tc>
      </w:tr>
    </w:tbl>
    <w:p w14:paraId="6F7EFD2B" w14:textId="77777777" w:rsidR="00DF67D8" w:rsidRPr="00DF67D8" w:rsidRDefault="00DF67D8" w:rsidP="00DF67D8">
      <w:pPr>
        <w:rPr>
          <w:rFonts w:ascii="Garamond" w:hAnsi="Garamond"/>
          <w:b/>
          <w:bCs/>
          <w:sz w:val="24"/>
          <w:szCs w:val="24"/>
        </w:rPr>
      </w:pPr>
    </w:p>
    <w:p w14:paraId="75C34039" w14:textId="77777777" w:rsidR="00DF67D8" w:rsidRPr="00DF67D8" w:rsidRDefault="00DF67D8" w:rsidP="00DF67D8">
      <w:pPr>
        <w:jc w:val="both"/>
        <w:rPr>
          <w:rFonts w:ascii="Garamond" w:hAnsi="Garamond"/>
          <w:sz w:val="24"/>
          <w:szCs w:val="24"/>
        </w:rPr>
      </w:pPr>
      <w:r w:rsidRPr="00DF67D8">
        <w:rPr>
          <w:rFonts w:ascii="Garamond" w:hAnsi="Garamond"/>
          <w:sz w:val="24"/>
          <w:szCs w:val="24"/>
        </w:rPr>
        <w:t>Berdasarkan uraian tersebut, peneliti memperoleh hasil 3 peserta didik yang lebih semangat mengikuti pembelajaran, peserta didik terlihat memperhatikan penjelasan dari guru, peserta didik membacakan materi pelajaran, 2 peserta didik mengajukan pertanyaan terhadap materi yang belum jelas, dan 1 peserta didik tidak mengajukan pertanyaan terkait materi yang belum jelas, peserta didik menanggapi pertanyaan dari guru, peserta didik mendengarkan pendapat siswa lain, peserta didik menulis penjelasan guru dan hasil diskusi, peserta didik menyelesaikan soal, peserta didik menanggapi pendapat dari siswa lain, dan peserta didik menyajikan hasil diskusi.</w:t>
      </w:r>
    </w:p>
    <w:p w14:paraId="5E83B03C" w14:textId="77777777" w:rsidR="00DF67D8" w:rsidRPr="00DF67D8" w:rsidRDefault="00DF67D8" w:rsidP="00DF67D8">
      <w:pPr>
        <w:jc w:val="both"/>
        <w:rPr>
          <w:rFonts w:ascii="Garamond" w:hAnsi="Garamond"/>
          <w:sz w:val="24"/>
          <w:szCs w:val="24"/>
        </w:rPr>
      </w:pPr>
      <w:r w:rsidRPr="00DF67D8">
        <w:rPr>
          <w:rFonts w:ascii="Garamond" w:hAnsi="Garamond"/>
          <w:sz w:val="24"/>
          <w:szCs w:val="24"/>
        </w:rPr>
        <w:t>Uraian Hasil Penelitian</w:t>
      </w:r>
    </w:p>
    <w:p w14:paraId="4722F422" w14:textId="7D0CCC6E" w:rsidR="00DF67D8" w:rsidRPr="00DF67D8" w:rsidRDefault="00DF67D8" w:rsidP="00DF67D8">
      <w:pPr>
        <w:pStyle w:val="HEPIBOYTEXT"/>
        <w:ind w:firstLine="0"/>
        <w:rPr>
          <w:rStyle w:val="Strong"/>
          <w:b w:val="0"/>
          <w:bCs w:val="0"/>
        </w:rPr>
      </w:pPr>
      <w:r w:rsidRPr="00DF67D8">
        <w:rPr>
          <w:szCs w:val="24"/>
        </w:rPr>
        <w:t xml:space="preserve">Peneliti melakukan pengambilan data dengan cara 3 kali pertemuan pada tanggal 24 Januari 2024  dan 30-31 Januari 2024. Penelitian ini difokuskan di kelas VB SDN Karanganyar Gunung 02 Kota Semarang dengan analisis penggunaan media </w:t>
      </w:r>
      <w:r w:rsidRPr="00DF67D8">
        <w:rPr>
          <w:i/>
          <w:iCs/>
          <w:szCs w:val="24"/>
        </w:rPr>
        <w:t xml:space="preserve">wordwall </w:t>
      </w:r>
      <w:r w:rsidRPr="00DF67D8">
        <w:rPr>
          <w:szCs w:val="24"/>
        </w:rPr>
        <w:t xml:space="preserve">dalam menumbuhkan keaktifan belajar siswa. Berdasarkan kajian yang sudah peneliti lakukan, mengambil kesimpulan bahwa media </w:t>
      </w:r>
      <w:r w:rsidRPr="00DF67D8">
        <w:rPr>
          <w:i/>
          <w:iCs/>
          <w:szCs w:val="24"/>
        </w:rPr>
        <w:t xml:space="preserve">wordwall </w:t>
      </w:r>
      <w:r w:rsidRPr="00DF67D8">
        <w:rPr>
          <w:szCs w:val="24"/>
        </w:rPr>
        <w:t xml:space="preserve">mampu memberikan dampak positif, siswa lebih semangat mengikuti pembelajaran, siswa berpartisipasi aktif dalam menjawab dan mengajukan pertanyaan, siswa aktif menyajikan hasil diskusi. Pada hari terakhir atau penelitian ke tiga, peneliti menemukan data hasil wawancara yang dideskripsikan. Setelah adanya media </w:t>
      </w:r>
      <w:r w:rsidRPr="00DF67D8">
        <w:rPr>
          <w:i/>
          <w:iCs/>
          <w:szCs w:val="24"/>
        </w:rPr>
        <w:t>wordwall</w:t>
      </w:r>
      <w:r w:rsidRPr="00DF67D8">
        <w:rPr>
          <w:szCs w:val="24"/>
        </w:rPr>
        <w:t xml:space="preserve">, ditemukan benang merah bahwa penggunaan media </w:t>
      </w:r>
      <w:r w:rsidRPr="00DF67D8">
        <w:rPr>
          <w:i/>
          <w:iCs/>
          <w:szCs w:val="24"/>
        </w:rPr>
        <w:t xml:space="preserve">wordwall </w:t>
      </w:r>
      <w:r w:rsidRPr="00DF67D8">
        <w:rPr>
          <w:szCs w:val="24"/>
        </w:rPr>
        <w:t xml:space="preserve">sangat baik terhadap pembelajaran dan respon siswa lebih aktif belajar pada pembelajaran IPAS saat media </w:t>
      </w:r>
      <w:r w:rsidRPr="00DF67D8">
        <w:rPr>
          <w:i/>
          <w:iCs/>
          <w:szCs w:val="24"/>
        </w:rPr>
        <w:t xml:space="preserve">wordwall </w:t>
      </w:r>
      <w:r w:rsidRPr="00DF67D8">
        <w:rPr>
          <w:szCs w:val="24"/>
        </w:rPr>
        <w:t>tersebut digunakan.</w:t>
      </w:r>
    </w:p>
    <w:p w14:paraId="3679764C" w14:textId="77777777" w:rsidR="00A65A35" w:rsidRPr="00DF67D8" w:rsidRDefault="00B33879" w:rsidP="00A65A35">
      <w:pPr>
        <w:pStyle w:val="HEPISUB1"/>
        <w:rPr>
          <w:lang w:val="en-US" w:eastAsia="id-ID"/>
        </w:rPr>
      </w:pPr>
      <w:proofErr w:type="spellStart"/>
      <w:r w:rsidRPr="00DF67D8">
        <w:rPr>
          <w:lang w:val="en-US" w:eastAsia="id-ID"/>
        </w:rPr>
        <w:t>Simpulan</w:t>
      </w:r>
      <w:proofErr w:type="spellEnd"/>
    </w:p>
    <w:p w14:paraId="3B12EBCB" w14:textId="53C1C292" w:rsidR="00DF67D8" w:rsidRPr="00DF67D8" w:rsidRDefault="00DF67D8" w:rsidP="00DF67D8">
      <w:pPr>
        <w:jc w:val="both"/>
        <w:rPr>
          <w:rFonts w:ascii="Garamond" w:hAnsi="Garamond"/>
          <w:sz w:val="24"/>
          <w:szCs w:val="24"/>
        </w:rPr>
      </w:pPr>
      <w:r w:rsidRPr="00DF67D8">
        <w:rPr>
          <w:rFonts w:ascii="Garamond" w:hAnsi="Garamond"/>
          <w:sz w:val="24"/>
          <w:szCs w:val="24"/>
        </w:rPr>
        <w:t xml:space="preserve">Berdasarkan fokus kajian yang telah dilakukan peneliti, memberikan kesimpulan fokus tujuan peneliti perihal analisis dampak dari penggunaan media </w:t>
      </w:r>
      <w:r w:rsidRPr="00DF67D8">
        <w:rPr>
          <w:rFonts w:ascii="Garamond" w:hAnsi="Garamond"/>
          <w:i/>
          <w:iCs/>
          <w:sz w:val="24"/>
          <w:szCs w:val="24"/>
        </w:rPr>
        <w:t xml:space="preserve">wordwall </w:t>
      </w:r>
      <w:r w:rsidRPr="00DF67D8">
        <w:rPr>
          <w:rFonts w:ascii="Garamond" w:hAnsi="Garamond"/>
          <w:sz w:val="24"/>
          <w:szCs w:val="24"/>
        </w:rPr>
        <w:t xml:space="preserve">dalam menumbuhkan keaktifan belajar siswa pada pembelajaran IPAS kelas V B SDN Karanganyar Gunung 02, Kec. Candisari, Kota Semarang, peneliti sudah mendapatkan jawaban yang diperjelas seperti media </w:t>
      </w:r>
      <w:r w:rsidRPr="00DF67D8">
        <w:rPr>
          <w:rFonts w:ascii="Garamond" w:hAnsi="Garamond"/>
          <w:i/>
          <w:iCs/>
          <w:sz w:val="24"/>
          <w:szCs w:val="24"/>
        </w:rPr>
        <w:t xml:space="preserve">wordwall </w:t>
      </w:r>
      <w:r w:rsidRPr="00DF67D8">
        <w:rPr>
          <w:rFonts w:ascii="Garamond" w:hAnsi="Garamond"/>
          <w:sz w:val="24"/>
          <w:szCs w:val="24"/>
        </w:rPr>
        <w:t xml:space="preserve">terlaksana dengan baik di SDN Karanganyar Gunung 02, Kec. Candisari, Kota Semarang karena media </w:t>
      </w:r>
      <w:r w:rsidRPr="00DF67D8">
        <w:rPr>
          <w:rFonts w:ascii="Garamond" w:hAnsi="Garamond"/>
          <w:i/>
          <w:iCs/>
          <w:sz w:val="24"/>
          <w:szCs w:val="24"/>
        </w:rPr>
        <w:t xml:space="preserve">wordwall </w:t>
      </w:r>
      <w:r w:rsidRPr="00DF67D8">
        <w:rPr>
          <w:rFonts w:ascii="Garamond" w:hAnsi="Garamond"/>
          <w:sz w:val="24"/>
          <w:szCs w:val="24"/>
        </w:rPr>
        <w:t>dapat menumbuhkan keaktifan belaja</w:t>
      </w:r>
      <w:r w:rsidR="00996DD5">
        <w:rPr>
          <w:rFonts w:ascii="Garamond" w:hAnsi="Garamond"/>
          <w:sz w:val="24"/>
          <w:szCs w:val="24"/>
          <w:lang w:val="en-US"/>
        </w:rPr>
        <w:t>r</w:t>
      </w:r>
      <w:r w:rsidRPr="00DF67D8">
        <w:rPr>
          <w:rFonts w:ascii="Garamond" w:hAnsi="Garamond"/>
          <w:sz w:val="24"/>
          <w:szCs w:val="24"/>
        </w:rPr>
        <w:t xml:space="preserve"> siswa. </w:t>
      </w:r>
    </w:p>
    <w:p w14:paraId="6CBC2423" w14:textId="65DBC49F" w:rsidR="00A65A35" w:rsidRPr="00DF67D8" w:rsidRDefault="00B33879" w:rsidP="00A65A35">
      <w:pPr>
        <w:pStyle w:val="HEPIBOYTEXT"/>
      </w:pPr>
      <w:r w:rsidRPr="00DF67D8">
        <w:rPr>
          <w:lang w:eastAsia="id-ID"/>
        </w:rPr>
        <w:t>.</w:t>
      </w:r>
    </w:p>
    <w:p w14:paraId="0CE71583" w14:textId="77777777" w:rsidR="00996DD5" w:rsidRDefault="00996DD5" w:rsidP="001B79E1">
      <w:pPr>
        <w:pStyle w:val="HEPISUB1"/>
        <w:rPr>
          <w:bCs/>
        </w:rPr>
      </w:pPr>
    </w:p>
    <w:p w14:paraId="29FAD4BD" w14:textId="77777777" w:rsidR="00996DD5" w:rsidRDefault="00996DD5" w:rsidP="001B79E1">
      <w:pPr>
        <w:pStyle w:val="HEPISUB1"/>
        <w:rPr>
          <w:bCs/>
        </w:rPr>
      </w:pPr>
    </w:p>
    <w:p w14:paraId="60C78D15" w14:textId="77777777" w:rsidR="00996DD5" w:rsidRDefault="00996DD5" w:rsidP="001B79E1">
      <w:pPr>
        <w:pStyle w:val="HEPISUB1"/>
        <w:rPr>
          <w:bCs/>
        </w:rPr>
      </w:pPr>
    </w:p>
    <w:p w14:paraId="55EA9E99" w14:textId="77777777" w:rsidR="00996DD5" w:rsidRDefault="00996DD5" w:rsidP="001B79E1">
      <w:pPr>
        <w:pStyle w:val="HEPISUB1"/>
        <w:rPr>
          <w:bCs/>
        </w:rPr>
      </w:pPr>
    </w:p>
    <w:p w14:paraId="6240672B" w14:textId="627C4EDF" w:rsidR="008B2306" w:rsidRPr="00DF67D8" w:rsidRDefault="00B33879" w:rsidP="001B79E1">
      <w:pPr>
        <w:pStyle w:val="HEPISUB1"/>
        <w:rPr>
          <w:lang w:val="en-US"/>
        </w:rPr>
      </w:pPr>
      <w:proofErr w:type="spellStart"/>
      <w:r w:rsidRPr="00DF67D8">
        <w:rPr>
          <w:lang w:val="en-US"/>
        </w:rPr>
        <w:lastRenderedPageBreak/>
        <w:t>Referensi</w:t>
      </w:r>
      <w:proofErr w:type="spellEnd"/>
      <w:r w:rsidR="008B2306" w:rsidRPr="00DF67D8">
        <w:rPr>
          <w:lang w:val="en-US"/>
        </w:rPr>
        <w:t xml:space="preserve"> </w:t>
      </w:r>
    </w:p>
    <w:p w14:paraId="2BBB14C2" w14:textId="77777777" w:rsidR="00996DD5" w:rsidRDefault="00996DD5" w:rsidP="00996DD5">
      <w:pPr>
        <w:pStyle w:val="HEPIBOYTEXT"/>
        <w:ind w:firstLine="0"/>
        <w:rPr>
          <w:lang w:val="en-US"/>
        </w:rPr>
      </w:pPr>
    </w:p>
    <w:p w14:paraId="431822D4"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Pr="00B437E0">
        <w:rPr>
          <w:rFonts w:ascii="Times New Roman" w:hAnsi="Times New Roman"/>
          <w:noProof/>
          <w:sz w:val="24"/>
          <w:szCs w:val="24"/>
        </w:rPr>
        <w:t xml:space="preserve">Arrosyad, M. I., &amp; Nugroho, F. (2021). Pengembangan Model Pembelajaran Membaca dan Numerasi di Tengah Evolusi Konsep Literasi. </w:t>
      </w:r>
      <w:r w:rsidRPr="00B437E0">
        <w:rPr>
          <w:rFonts w:ascii="Times New Roman" w:hAnsi="Times New Roman"/>
          <w:i/>
          <w:iCs/>
          <w:noProof/>
          <w:sz w:val="24"/>
          <w:szCs w:val="24"/>
        </w:rPr>
        <w:t>Jurnal Basicedu</w:t>
      </w:r>
      <w:r w:rsidRPr="00B437E0">
        <w:rPr>
          <w:rFonts w:ascii="Times New Roman" w:hAnsi="Times New Roman"/>
          <w:noProof/>
          <w:sz w:val="24"/>
          <w:szCs w:val="24"/>
        </w:rPr>
        <w:t xml:space="preserve">, </w:t>
      </w:r>
      <w:r w:rsidRPr="00B437E0">
        <w:rPr>
          <w:rFonts w:ascii="Times New Roman" w:hAnsi="Times New Roman"/>
          <w:i/>
          <w:iCs/>
          <w:noProof/>
          <w:sz w:val="24"/>
          <w:szCs w:val="24"/>
        </w:rPr>
        <w:t>5</w:t>
      </w:r>
      <w:r w:rsidRPr="00B437E0">
        <w:rPr>
          <w:rFonts w:ascii="Times New Roman" w:hAnsi="Times New Roman"/>
          <w:noProof/>
          <w:sz w:val="24"/>
          <w:szCs w:val="24"/>
        </w:rPr>
        <w:t>(6), 6378–6384. https://doi.org/10.31004/basicedu.v5i6.1758</w:t>
      </w:r>
    </w:p>
    <w:p w14:paraId="0FFCFC61"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noProof/>
          <w:sz w:val="24"/>
          <w:szCs w:val="24"/>
        </w:rPr>
        <w:t xml:space="preserve">Febriyanti, L., &amp; Widiyono, A. (2024). Pengembangan Media Pop Up Book Tata Surya terhadap Hasil Belajar Siswa Sekolah Dasar. </w:t>
      </w:r>
      <w:r w:rsidRPr="00B437E0">
        <w:rPr>
          <w:rFonts w:ascii="Times New Roman" w:hAnsi="Times New Roman"/>
          <w:i/>
          <w:iCs/>
          <w:noProof/>
          <w:sz w:val="24"/>
          <w:szCs w:val="24"/>
        </w:rPr>
        <w:t>Afeksi: Jurnal Penelitian Dan Evaluasi Pendidikan</w:t>
      </w:r>
      <w:r w:rsidRPr="00B437E0">
        <w:rPr>
          <w:rFonts w:ascii="Times New Roman" w:hAnsi="Times New Roman"/>
          <w:noProof/>
          <w:sz w:val="24"/>
          <w:szCs w:val="24"/>
        </w:rPr>
        <w:t xml:space="preserve">, </w:t>
      </w:r>
      <w:r w:rsidRPr="00B437E0">
        <w:rPr>
          <w:rFonts w:ascii="Times New Roman" w:hAnsi="Times New Roman"/>
          <w:i/>
          <w:iCs/>
          <w:noProof/>
          <w:sz w:val="24"/>
          <w:szCs w:val="24"/>
        </w:rPr>
        <w:t>5</w:t>
      </w:r>
      <w:r w:rsidRPr="00B437E0">
        <w:rPr>
          <w:rFonts w:ascii="Times New Roman" w:hAnsi="Times New Roman"/>
          <w:noProof/>
          <w:sz w:val="24"/>
          <w:szCs w:val="24"/>
        </w:rPr>
        <w:t>(2), 212–221. https://doi.org/10.59698/afeksi.v5i2.238</w:t>
      </w:r>
    </w:p>
    <w:p w14:paraId="776AD526"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noProof/>
          <w:sz w:val="24"/>
          <w:szCs w:val="24"/>
        </w:rPr>
        <w:t xml:space="preserve">Lestari, E. P., Januar, H., Miyono, N., &amp; ... (2023). Identifikasi Gaya Belajar Peserta Didik Pada Pembelajaran Tematik Kelas V SDN Karanganyar Gunung 02 Semarang. </w:t>
      </w:r>
      <w:r w:rsidRPr="00B437E0">
        <w:rPr>
          <w:rFonts w:ascii="Times New Roman" w:hAnsi="Times New Roman"/>
          <w:i/>
          <w:iCs/>
          <w:noProof/>
          <w:sz w:val="24"/>
          <w:szCs w:val="24"/>
        </w:rPr>
        <w:t>Innovative: Journal Of …</w:t>
      </w:r>
      <w:r w:rsidRPr="00B437E0">
        <w:rPr>
          <w:rFonts w:ascii="Times New Roman" w:hAnsi="Times New Roman"/>
          <w:noProof/>
          <w:sz w:val="24"/>
          <w:szCs w:val="24"/>
        </w:rPr>
        <w:t xml:space="preserve">, </w:t>
      </w:r>
      <w:r w:rsidRPr="00B437E0">
        <w:rPr>
          <w:rFonts w:ascii="Times New Roman" w:hAnsi="Times New Roman"/>
          <w:i/>
          <w:iCs/>
          <w:noProof/>
          <w:sz w:val="24"/>
          <w:szCs w:val="24"/>
        </w:rPr>
        <w:t>3</w:t>
      </w:r>
      <w:r w:rsidRPr="00B437E0">
        <w:rPr>
          <w:rFonts w:ascii="Times New Roman" w:hAnsi="Times New Roman"/>
          <w:noProof/>
          <w:sz w:val="24"/>
          <w:szCs w:val="24"/>
        </w:rPr>
        <w:t>, 10735–10744. http://j-innovative.org/index.php/Innovative/article/view/867</w:t>
      </w:r>
    </w:p>
    <w:p w14:paraId="588010AF"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noProof/>
          <w:sz w:val="24"/>
          <w:szCs w:val="24"/>
        </w:rPr>
        <w:t xml:space="preserve">Nurafni, &amp; Ninawati, M. (2021). Efektivitas Penerapan Aplikasi Linktree dan Wordwall Terhadap Motivasi Intrinsik Siswa Kelas V Sekolah Dasar. </w:t>
      </w:r>
      <w:r w:rsidRPr="00B437E0">
        <w:rPr>
          <w:rFonts w:ascii="Times New Roman" w:hAnsi="Times New Roman"/>
          <w:i/>
          <w:iCs/>
          <w:noProof/>
          <w:sz w:val="24"/>
          <w:szCs w:val="24"/>
        </w:rPr>
        <w:t>Jurnal Pemikiran Dan Pengembangan Sekolah Dasar (JP2SD)</w:t>
      </w:r>
      <w:r w:rsidRPr="00B437E0">
        <w:rPr>
          <w:rFonts w:ascii="Times New Roman" w:hAnsi="Times New Roman"/>
          <w:noProof/>
          <w:sz w:val="24"/>
          <w:szCs w:val="24"/>
        </w:rPr>
        <w:t xml:space="preserve">, </w:t>
      </w:r>
      <w:r w:rsidRPr="00B437E0">
        <w:rPr>
          <w:rFonts w:ascii="Times New Roman" w:hAnsi="Times New Roman"/>
          <w:i/>
          <w:iCs/>
          <w:noProof/>
          <w:sz w:val="24"/>
          <w:szCs w:val="24"/>
        </w:rPr>
        <w:t>9</w:t>
      </w:r>
      <w:r w:rsidRPr="00B437E0">
        <w:rPr>
          <w:rFonts w:ascii="Times New Roman" w:hAnsi="Times New Roman"/>
          <w:noProof/>
          <w:sz w:val="24"/>
          <w:szCs w:val="24"/>
        </w:rPr>
        <w:t>(2), 217–225. https://ejournal.umm.ac.id/index.php/jp2sd/article/view/17317</w:t>
      </w:r>
    </w:p>
    <w:p w14:paraId="440CE968"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noProof/>
          <w:sz w:val="24"/>
          <w:szCs w:val="24"/>
        </w:rPr>
        <w:t xml:space="preserve">Oktari, S., T., &amp; Desyandri. (2023). Analisis Penggunaan Aplikasi Wordwall pada Pembelajaran IPA Kelas IV di Sekolah Dasar. </w:t>
      </w:r>
      <w:r w:rsidRPr="00B437E0">
        <w:rPr>
          <w:rFonts w:ascii="Times New Roman" w:hAnsi="Times New Roman"/>
          <w:i/>
          <w:iCs/>
          <w:noProof/>
          <w:sz w:val="24"/>
          <w:szCs w:val="24"/>
        </w:rPr>
        <w:t>Jurnal Pendidikan Dan Konseling</w:t>
      </w:r>
      <w:r w:rsidRPr="00B437E0">
        <w:rPr>
          <w:rFonts w:ascii="Times New Roman" w:hAnsi="Times New Roman"/>
          <w:noProof/>
          <w:sz w:val="24"/>
          <w:szCs w:val="24"/>
        </w:rPr>
        <w:t xml:space="preserve">, </w:t>
      </w:r>
      <w:r w:rsidRPr="00B437E0">
        <w:rPr>
          <w:rFonts w:ascii="Times New Roman" w:hAnsi="Times New Roman"/>
          <w:i/>
          <w:iCs/>
          <w:noProof/>
          <w:sz w:val="24"/>
          <w:szCs w:val="24"/>
        </w:rPr>
        <w:t>5</w:t>
      </w:r>
      <w:r w:rsidRPr="00B437E0">
        <w:rPr>
          <w:rFonts w:ascii="Times New Roman" w:hAnsi="Times New Roman"/>
          <w:noProof/>
          <w:sz w:val="24"/>
          <w:szCs w:val="24"/>
        </w:rPr>
        <w:t>(1), 726–730.</w:t>
      </w:r>
    </w:p>
    <w:p w14:paraId="3E6320D6" w14:textId="77777777" w:rsidR="00996DD5"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noProof/>
          <w:sz w:val="24"/>
          <w:szCs w:val="24"/>
        </w:rPr>
        <w:t xml:space="preserve">Permana, S. P., &amp; Kasriman, K. (2022). Pengaruh Media Pembelajaran Wordwall terhadap Motivasi Belajar IPS Kelas IV. </w:t>
      </w:r>
      <w:r w:rsidRPr="00B437E0">
        <w:rPr>
          <w:rFonts w:ascii="Times New Roman" w:hAnsi="Times New Roman"/>
          <w:i/>
          <w:iCs/>
          <w:noProof/>
          <w:sz w:val="24"/>
          <w:szCs w:val="24"/>
        </w:rPr>
        <w:t>Jurnal Basicedu</w:t>
      </w:r>
      <w:r w:rsidRPr="00B437E0">
        <w:rPr>
          <w:rFonts w:ascii="Times New Roman" w:hAnsi="Times New Roman"/>
          <w:noProof/>
          <w:sz w:val="24"/>
          <w:szCs w:val="24"/>
        </w:rPr>
        <w:t xml:space="preserve">, </w:t>
      </w:r>
      <w:r w:rsidRPr="00B437E0">
        <w:rPr>
          <w:rFonts w:ascii="Times New Roman" w:hAnsi="Times New Roman"/>
          <w:i/>
          <w:iCs/>
          <w:noProof/>
          <w:sz w:val="24"/>
          <w:szCs w:val="24"/>
        </w:rPr>
        <w:t>6</w:t>
      </w:r>
      <w:r w:rsidRPr="00B437E0">
        <w:rPr>
          <w:rFonts w:ascii="Times New Roman" w:hAnsi="Times New Roman"/>
          <w:noProof/>
          <w:sz w:val="24"/>
          <w:szCs w:val="24"/>
        </w:rPr>
        <w:t>(5), 7831–7839. https://doi.org/10.31004/basicedu.v6i5.3616</w:t>
      </w:r>
    </w:p>
    <w:p w14:paraId="7BEF745A"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sz w:val="24"/>
          <w:szCs w:val="24"/>
        </w:rPr>
        <w:t>Purwaningrum, J. P. (2018). Pakem Mtematika. Kudus: UMK</w:t>
      </w:r>
    </w:p>
    <w:p w14:paraId="2C4F8CE5"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noProof/>
          <w:sz w:val="24"/>
          <w:szCs w:val="24"/>
        </w:rPr>
        <w:t xml:space="preserve">Rikawati, Kezia; Sitinjak, D. (2020). </w:t>
      </w:r>
      <w:r w:rsidRPr="00B437E0">
        <w:rPr>
          <w:rFonts w:ascii="Times New Roman" w:hAnsi="Times New Roman"/>
          <w:i/>
          <w:iCs/>
          <w:noProof/>
          <w:sz w:val="24"/>
          <w:szCs w:val="24"/>
        </w:rPr>
        <w:t>Peningkatan Keaktifan Belajar Siswa dengan Penggunaan Metode Ceramah Interaktif</w:t>
      </w:r>
      <w:r w:rsidRPr="00B437E0">
        <w:rPr>
          <w:rFonts w:ascii="Times New Roman" w:hAnsi="Times New Roman"/>
          <w:noProof/>
          <w:sz w:val="24"/>
          <w:szCs w:val="24"/>
        </w:rPr>
        <w:t xml:space="preserve">. </w:t>
      </w:r>
      <w:r w:rsidRPr="00B437E0">
        <w:rPr>
          <w:rFonts w:ascii="Times New Roman" w:hAnsi="Times New Roman"/>
          <w:i/>
          <w:iCs/>
          <w:noProof/>
          <w:sz w:val="24"/>
          <w:szCs w:val="24"/>
        </w:rPr>
        <w:t>2</w:t>
      </w:r>
      <w:r w:rsidRPr="00B437E0">
        <w:rPr>
          <w:rFonts w:ascii="Times New Roman" w:hAnsi="Times New Roman"/>
          <w:noProof/>
          <w:sz w:val="24"/>
          <w:szCs w:val="24"/>
        </w:rPr>
        <w:t>(2), 40–48. https://doi.org/10.21580/jec.2020.2.2.6059</w:t>
      </w:r>
    </w:p>
    <w:p w14:paraId="02DCEBC3"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noProof/>
          <w:sz w:val="24"/>
          <w:szCs w:val="24"/>
        </w:rPr>
        <w:t xml:space="preserve">Sari, P. M., &amp; Yarza, H. N. (2021). Pelatihan Penggunaan Aplikasi Quizizz Dan Wordwall Pada Pembelajaran Ipa Bagi Guru-Guru Sdit Al-Kahfi. </w:t>
      </w:r>
      <w:r w:rsidRPr="00B437E0">
        <w:rPr>
          <w:rFonts w:ascii="Times New Roman" w:hAnsi="Times New Roman"/>
          <w:i/>
          <w:iCs/>
          <w:noProof/>
          <w:sz w:val="24"/>
          <w:szCs w:val="24"/>
        </w:rPr>
        <w:t>SELAPARANG Jurnal Pengabdian Masyarakat Berkemajuan</w:t>
      </w:r>
      <w:r w:rsidRPr="00B437E0">
        <w:rPr>
          <w:rFonts w:ascii="Times New Roman" w:hAnsi="Times New Roman"/>
          <w:noProof/>
          <w:sz w:val="24"/>
          <w:szCs w:val="24"/>
        </w:rPr>
        <w:t xml:space="preserve">, </w:t>
      </w:r>
      <w:r w:rsidRPr="00B437E0">
        <w:rPr>
          <w:rFonts w:ascii="Times New Roman" w:hAnsi="Times New Roman"/>
          <w:i/>
          <w:iCs/>
          <w:noProof/>
          <w:sz w:val="24"/>
          <w:szCs w:val="24"/>
        </w:rPr>
        <w:t>4</w:t>
      </w:r>
      <w:r w:rsidRPr="00B437E0">
        <w:rPr>
          <w:rFonts w:ascii="Times New Roman" w:hAnsi="Times New Roman"/>
          <w:noProof/>
          <w:sz w:val="24"/>
          <w:szCs w:val="24"/>
        </w:rPr>
        <w:t>(2), 195. https://doi.org/10.31764/jpmb.v4i2.4112</w:t>
      </w:r>
    </w:p>
    <w:p w14:paraId="704D3EA6"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sz w:val="24"/>
          <w:szCs w:val="24"/>
        </w:rPr>
        <w:t>Sudjana, N. (2010). Dasar-dasar Proses Pembelajaran. Bandung: Sinar Baru</w:t>
      </w:r>
    </w:p>
    <w:p w14:paraId="5E6969F4"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sz w:val="24"/>
          <w:szCs w:val="24"/>
        </w:rPr>
      </w:pPr>
      <w:r w:rsidRPr="00B437E0">
        <w:rPr>
          <w:rFonts w:ascii="Times New Roman" w:hAnsi="Times New Roman"/>
          <w:sz w:val="24"/>
          <w:szCs w:val="24"/>
        </w:rPr>
        <w:t xml:space="preserve">Sudjana, N., 2016. Penilaian Hasil Proses Belajar Mengajar. Bandung:Rosdikarya. </w:t>
      </w:r>
    </w:p>
    <w:p w14:paraId="0D12ABF5"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sz w:val="24"/>
          <w:szCs w:val="24"/>
        </w:rPr>
        <w:t>Sugiyono, 2019. Metode Penelitian Pendidikan Pendekatan Kuantitatif, Kualitatif, dan R&amp;D. Bandung: Alfabeta.</w:t>
      </w:r>
    </w:p>
    <w:p w14:paraId="205B8237"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noProof/>
          <w:sz w:val="24"/>
          <w:szCs w:val="24"/>
        </w:rPr>
        <w:t xml:space="preserve">Wijanarko, Y. (2017). Model Pembelajaran Make a Match Untuk Pembelajaran Ipa Yang Menyenangkan. </w:t>
      </w:r>
      <w:r w:rsidRPr="00B437E0">
        <w:rPr>
          <w:rFonts w:ascii="Times New Roman" w:hAnsi="Times New Roman"/>
          <w:i/>
          <w:iCs/>
          <w:noProof/>
          <w:sz w:val="24"/>
          <w:szCs w:val="24"/>
        </w:rPr>
        <w:t>Taman Cendekia: Jurnal Pendidikan Ke-SD-An</w:t>
      </w:r>
      <w:r w:rsidRPr="00B437E0">
        <w:rPr>
          <w:rFonts w:ascii="Times New Roman" w:hAnsi="Times New Roman"/>
          <w:noProof/>
          <w:sz w:val="24"/>
          <w:szCs w:val="24"/>
        </w:rPr>
        <w:t xml:space="preserve">, </w:t>
      </w:r>
      <w:r w:rsidRPr="00B437E0">
        <w:rPr>
          <w:rFonts w:ascii="Times New Roman" w:hAnsi="Times New Roman"/>
          <w:i/>
          <w:iCs/>
          <w:noProof/>
          <w:sz w:val="24"/>
          <w:szCs w:val="24"/>
        </w:rPr>
        <w:t>1</w:t>
      </w:r>
      <w:r w:rsidRPr="00B437E0">
        <w:rPr>
          <w:rFonts w:ascii="Times New Roman" w:hAnsi="Times New Roman"/>
          <w:noProof/>
          <w:sz w:val="24"/>
          <w:szCs w:val="24"/>
        </w:rPr>
        <w:t>(1), 52–59. https://doi.org/10.30738/tc.v1i1.1579</w:t>
      </w:r>
    </w:p>
    <w:p w14:paraId="719F31E6"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noProof/>
          <w:sz w:val="24"/>
          <w:szCs w:val="24"/>
        </w:rPr>
        <w:t xml:space="preserve">Winda, P., Pangestu, W. T., &amp; Malaikosa, Y. M. L. (2022). Pengaruh Penggunaan Media Pop-Up Book Terhadap Hasil Belajar Siswa Kelas V Di Sekolah Dasar. </w:t>
      </w:r>
      <w:r w:rsidRPr="00B437E0">
        <w:rPr>
          <w:rFonts w:ascii="Times New Roman" w:hAnsi="Times New Roman"/>
          <w:i/>
          <w:iCs/>
          <w:noProof/>
          <w:sz w:val="24"/>
          <w:szCs w:val="24"/>
        </w:rPr>
        <w:t xml:space="preserve">Jurnal </w:t>
      </w:r>
      <w:r w:rsidRPr="00B437E0">
        <w:rPr>
          <w:rFonts w:ascii="Times New Roman" w:hAnsi="Times New Roman"/>
          <w:i/>
          <w:iCs/>
          <w:noProof/>
          <w:sz w:val="24"/>
          <w:szCs w:val="24"/>
        </w:rPr>
        <w:lastRenderedPageBreak/>
        <w:t>Holistika</w:t>
      </w:r>
      <w:r w:rsidRPr="00B437E0">
        <w:rPr>
          <w:rFonts w:ascii="Times New Roman" w:hAnsi="Times New Roman"/>
          <w:noProof/>
          <w:sz w:val="24"/>
          <w:szCs w:val="24"/>
        </w:rPr>
        <w:t xml:space="preserve">, </w:t>
      </w:r>
      <w:r w:rsidRPr="00B437E0">
        <w:rPr>
          <w:rFonts w:ascii="Times New Roman" w:hAnsi="Times New Roman"/>
          <w:i/>
          <w:iCs/>
          <w:noProof/>
          <w:sz w:val="24"/>
          <w:szCs w:val="24"/>
        </w:rPr>
        <w:t>6</w:t>
      </w:r>
      <w:r w:rsidRPr="00B437E0">
        <w:rPr>
          <w:rFonts w:ascii="Times New Roman" w:hAnsi="Times New Roman"/>
          <w:noProof/>
          <w:sz w:val="24"/>
          <w:szCs w:val="24"/>
        </w:rPr>
        <w:t>(1), 1. https://doi.org/10.24853/holistika.6.1.1-7</w:t>
      </w:r>
    </w:p>
    <w:p w14:paraId="034A2E0F"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noProof/>
          <w:sz w:val="24"/>
          <w:szCs w:val="24"/>
        </w:rPr>
        <w:t xml:space="preserve">Yanti, N. H., Murtono, &amp; Fardani, M. A. (2020). Penerapan Numbered Head Together Berbantuan Media Puzzle Meningkatkan Hasil Belajar Tema Cita-Citaku. </w:t>
      </w:r>
      <w:r w:rsidRPr="00B437E0">
        <w:rPr>
          <w:rFonts w:ascii="Times New Roman" w:hAnsi="Times New Roman"/>
          <w:i/>
          <w:iCs/>
          <w:noProof/>
          <w:sz w:val="24"/>
          <w:szCs w:val="24"/>
        </w:rPr>
        <w:t>Jurnal Educatio FKIP UNMA</w:t>
      </w:r>
      <w:r w:rsidRPr="00B437E0">
        <w:rPr>
          <w:rFonts w:ascii="Times New Roman" w:hAnsi="Times New Roman"/>
          <w:noProof/>
          <w:sz w:val="24"/>
          <w:szCs w:val="24"/>
        </w:rPr>
        <w:t xml:space="preserve">, </w:t>
      </w:r>
      <w:r w:rsidRPr="00B437E0">
        <w:rPr>
          <w:rFonts w:ascii="Times New Roman" w:hAnsi="Times New Roman"/>
          <w:i/>
          <w:iCs/>
          <w:noProof/>
          <w:sz w:val="24"/>
          <w:szCs w:val="24"/>
        </w:rPr>
        <w:t>6</w:t>
      </w:r>
      <w:r w:rsidRPr="00B437E0">
        <w:rPr>
          <w:rFonts w:ascii="Times New Roman" w:hAnsi="Times New Roman"/>
          <w:noProof/>
          <w:sz w:val="24"/>
          <w:szCs w:val="24"/>
        </w:rPr>
        <w:t>(2), 248–261.</w:t>
      </w:r>
    </w:p>
    <w:p w14:paraId="4FD59F55"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szCs w:val="24"/>
        </w:rPr>
      </w:pPr>
      <w:r w:rsidRPr="00B437E0">
        <w:rPr>
          <w:rFonts w:ascii="Times New Roman" w:hAnsi="Times New Roman"/>
          <w:noProof/>
          <w:sz w:val="24"/>
          <w:szCs w:val="24"/>
        </w:rPr>
        <w:t xml:space="preserve">Yanti, N. H., Nuvitalia, D., Miyono, N., &amp; Rizkiyati, N. (2023). Analisis Keaktifan Belajar Siswa Sekolah Dasar menggunakan Aplikasi Wordwall. </w:t>
      </w:r>
      <w:r w:rsidRPr="00B437E0">
        <w:rPr>
          <w:rFonts w:ascii="Times New Roman" w:hAnsi="Times New Roman"/>
          <w:i/>
          <w:iCs/>
          <w:noProof/>
          <w:sz w:val="24"/>
          <w:szCs w:val="24"/>
        </w:rPr>
        <w:t>Ideguru: Jurnal Karya Ilmiah Guru</w:t>
      </w:r>
      <w:r w:rsidRPr="00B437E0">
        <w:rPr>
          <w:rFonts w:ascii="Times New Roman" w:hAnsi="Times New Roman"/>
          <w:noProof/>
          <w:sz w:val="24"/>
          <w:szCs w:val="24"/>
        </w:rPr>
        <w:t xml:space="preserve">, </w:t>
      </w:r>
      <w:r w:rsidRPr="00B437E0">
        <w:rPr>
          <w:rFonts w:ascii="Times New Roman" w:hAnsi="Times New Roman"/>
          <w:i/>
          <w:iCs/>
          <w:noProof/>
          <w:sz w:val="24"/>
          <w:szCs w:val="24"/>
        </w:rPr>
        <w:t>8</w:t>
      </w:r>
      <w:r w:rsidRPr="00B437E0">
        <w:rPr>
          <w:rFonts w:ascii="Times New Roman" w:hAnsi="Times New Roman"/>
          <w:noProof/>
          <w:sz w:val="24"/>
          <w:szCs w:val="24"/>
        </w:rPr>
        <w:t>(3), 634–638. https://doi.org/10.51169/ideguru.v8i3.667</w:t>
      </w:r>
    </w:p>
    <w:p w14:paraId="514E6E53" w14:textId="77777777" w:rsidR="00996DD5" w:rsidRPr="00B437E0" w:rsidRDefault="00996DD5" w:rsidP="00996DD5">
      <w:pPr>
        <w:widowControl w:val="0"/>
        <w:autoSpaceDE w:val="0"/>
        <w:autoSpaceDN w:val="0"/>
        <w:adjustRightInd w:val="0"/>
        <w:spacing w:line="240" w:lineRule="auto"/>
        <w:ind w:left="480" w:hanging="480"/>
        <w:rPr>
          <w:rFonts w:ascii="Times New Roman" w:hAnsi="Times New Roman"/>
          <w:noProof/>
          <w:sz w:val="24"/>
        </w:rPr>
      </w:pPr>
      <w:r w:rsidRPr="00B437E0">
        <w:rPr>
          <w:rFonts w:ascii="Times New Roman" w:hAnsi="Times New Roman"/>
          <w:noProof/>
          <w:sz w:val="24"/>
          <w:szCs w:val="24"/>
        </w:rPr>
        <w:t xml:space="preserve">Yusro, A. C., &amp; Ardania, R. (2023). Upaya Peningkatan Hasil Belajar IPA Melalui Implementasi Pembelajaran Berdiferensiasi Model PjBL dengan Media Kartu. </w:t>
      </w:r>
      <w:r w:rsidRPr="00B437E0">
        <w:rPr>
          <w:rFonts w:ascii="Times New Roman" w:hAnsi="Times New Roman"/>
          <w:i/>
          <w:iCs/>
          <w:noProof/>
          <w:sz w:val="24"/>
          <w:szCs w:val="24"/>
        </w:rPr>
        <w:t>Jurnal Inovasi Pendidikan Sains (JIPS)</w:t>
      </w:r>
      <w:r w:rsidRPr="00B437E0">
        <w:rPr>
          <w:rFonts w:ascii="Times New Roman" w:hAnsi="Times New Roman"/>
          <w:noProof/>
          <w:sz w:val="24"/>
          <w:szCs w:val="24"/>
        </w:rPr>
        <w:t xml:space="preserve">, </w:t>
      </w:r>
      <w:r w:rsidRPr="00B437E0">
        <w:rPr>
          <w:rFonts w:ascii="Times New Roman" w:hAnsi="Times New Roman"/>
          <w:i/>
          <w:iCs/>
          <w:noProof/>
          <w:sz w:val="24"/>
          <w:szCs w:val="24"/>
        </w:rPr>
        <w:t>4</w:t>
      </w:r>
      <w:r w:rsidRPr="00B437E0">
        <w:rPr>
          <w:rFonts w:ascii="Times New Roman" w:hAnsi="Times New Roman"/>
          <w:noProof/>
          <w:sz w:val="24"/>
          <w:szCs w:val="24"/>
        </w:rPr>
        <w:t>(1), 1–9. https://doi.org/10.37729/jips.v4i1.3109</w:t>
      </w:r>
    </w:p>
    <w:p w14:paraId="4EBF5642" w14:textId="48EB4CF4" w:rsidR="00996DD5" w:rsidRPr="00DF67D8" w:rsidRDefault="00996DD5" w:rsidP="00996DD5">
      <w:pPr>
        <w:pStyle w:val="HEPIBOYTEXT"/>
        <w:ind w:firstLine="0"/>
        <w:sectPr w:rsidR="00996DD5" w:rsidRPr="00DF67D8" w:rsidSect="00B33879">
          <w:headerReference w:type="even" r:id="rId13"/>
          <w:headerReference w:type="default" r:id="rId14"/>
          <w:footerReference w:type="even" r:id="rId15"/>
          <w:footerReference w:type="default" r:id="rId16"/>
          <w:footerReference w:type="first" r:id="rId17"/>
          <w:type w:val="continuous"/>
          <w:pgSz w:w="11906" w:h="16838"/>
          <w:pgMar w:top="1531" w:right="1418" w:bottom="1560" w:left="1701" w:header="856" w:footer="1005" w:gutter="0"/>
          <w:cols w:space="567"/>
          <w:docGrid w:linePitch="360"/>
        </w:sectPr>
      </w:pPr>
      <w:r>
        <w:rPr>
          <w:rFonts w:ascii="Times New Roman" w:hAnsi="Times New Roman"/>
          <w:b/>
          <w:bCs/>
          <w:szCs w:val="24"/>
        </w:rPr>
        <w:fldChar w:fldCharType="end"/>
      </w:r>
    </w:p>
    <w:p w14:paraId="1D5CF141" w14:textId="77777777" w:rsidR="00554EB2" w:rsidRPr="00DF67D8" w:rsidRDefault="00554EB2" w:rsidP="00CD1E9B">
      <w:pPr>
        <w:pStyle w:val="HEPIABSTRACTTITLE"/>
      </w:pPr>
    </w:p>
    <w:sectPr w:rsidR="00554EB2" w:rsidRPr="00DF67D8" w:rsidSect="00F44C4B">
      <w:type w:val="continuous"/>
      <w:pgSz w:w="11906" w:h="16838"/>
      <w:pgMar w:top="1531" w:right="1418" w:bottom="1560" w:left="1701" w:header="856" w:footer="1005"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84B69" w14:textId="77777777" w:rsidR="00BF77D8" w:rsidRDefault="00BF77D8" w:rsidP="007C5BF6">
      <w:pPr>
        <w:spacing w:after="0" w:line="240" w:lineRule="auto"/>
      </w:pPr>
      <w:r>
        <w:separator/>
      </w:r>
    </w:p>
    <w:p w14:paraId="6641FE0B" w14:textId="77777777" w:rsidR="00BF77D8" w:rsidRDefault="00BF77D8"/>
    <w:p w14:paraId="0CBBD26D" w14:textId="77777777" w:rsidR="00BF77D8" w:rsidRDefault="00BF77D8"/>
  </w:endnote>
  <w:endnote w:type="continuationSeparator" w:id="0">
    <w:p w14:paraId="1D315D88" w14:textId="77777777" w:rsidR="00BF77D8" w:rsidRDefault="00BF77D8" w:rsidP="007C5BF6">
      <w:pPr>
        <w:spacing w:after="0" w:line="240" w:lineRule="auto"/>
      </w:pPr>
      <w:r>
        <w:continuationSeparator/>
      </w:r>
    </w:p>
    <w:p w14:paraId="09DDEAD9" w14:textId="77777777" w:rsidR="00BF77D8" w:rsidRDefault="00BF77D8"/>
    <w:p w14:paraId="21874267" w14:textId="77777777" w:rsidR="00BF77D8" w:rsidRDefault="00BF77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G Times">
    <w:altName w:val="Times New Roman"/>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8F0B5" w14:textId="77777777" w:rsidR="00A67F95" w:rsidRPr="002349EF" w:rsidRDefault="00A67F95" w:rsidP="00A45903">
    <w:pPr>
      <w:pStyle w:val="Footer"/>
      <w:rPr>
        <w:rFonts w:ascii="Garamond" w:hAnsi="Garamond"/>
        <w:i/>
        <w:sz w:val="24"/>
        <w:szCs w:val="24"/>
      </w:rPr>
    </w:pPr>
    <w:r w:rsidRPr="007251D1">
      <w:rPr>
        <w:rFonts w:ascii="Garamond" w:hAnsi="Garamond"/>
        <w:sz w:val="24"/>
        <w:szCs w:val="24"/>
      </w:rPr>
      <w:fldChar w:fldCharType="begin"/>
    </w:r>
    <w:r w:rsidRPr="008F69E9">
      <w:rPr>
        <w:rFonts w:ascii="Garamond" w:hAnsi="Garamond"/>
        <w:sz w:val="24"/>
        <w:szCs w:val="24"/>
      </w:rPr>
      <w:instrText xml:space="preserve"> PAGE   \* MERGEFORMAT </w:instrText>
    </w:r>
    <w:r w:rsidRPr="007251D1">
      <w:rPr>
        <w:rFonts w:ascii="Garamond" w:hAnsi="Garamond"/>
        <w:sz w:val="24"/>
        <w:szCs w:val="24"/>
      </w:rPr>
      <w:fldChar w:fldCharType="separate"/>
    </w:r>
    <w:r w:rsidR="00536AB5">
      <w:rPr>
        <w:rFonts w:ascii="Garamond" w:hAnsi="Garamond"/>
        <w:noProof/>
        <w:sz w:val="24"/>
        <w:szCs w:val="24"/>
      </w:rPr>
      <w:t>2</w:t>
    </w:r>
    <w:r w:rsidRPr="007251D1">
      <w:rPr>
        <w:rFonts w:ascii="Garamond" w:hAnsi="Garamond"/>
        <w:noProof/>
        <w:sz w:val="24"/>
        <w:szCs w:val="24"/>
      </w:rPr>
      <w:fldChar w:fldCharType="end"/>
    </w:r>
    <w:r>
      <w:rPr>
        <w:rFonts w:ascii="Garamond" w:hAnsi="Garamond"/>
        <w:i/>
        <w:noProof/>
        <w:sz w:val="18"/>
        <w:szCs w:val="18"/>
      </w:rPr>
      <w:t xml:space="preserve">   −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6AEB4" w14:textId="77777777" w:rsidR="00A67F95" w:rsidRPr="007D5980" w:rsidRDefault="00A67F95" w:rsidP="007D5980">
    <w:pPr>
      <w:pStyle w:val="Header"/>
      <w:framePr w:w="397" w:h="253" w:hRule="exact" w:wrap="around" w:vAnchor="text" w:hAnchor="page" w:x="10081" w:y="8"/>
      <w:jc w:val="right"/>
      <w:rPr>
        <w:rStyle w:val="PageNumber"/>
        <w:rFonts w:ascii="Garamond" w:hAnsi="Garamond"/>
        <w:iCs/>
        <w:sz w:val="24"/>
        <w:szCs w:val="24"/>
      </w:rPr>
    </w:pPr>
    <w:r w:rsidRPr="007D5980">
      <w:rPr>
        <w:rStyle w:val="PageNumber"/>
        <w:rFonts w:ascii="Garamond" w:hAnsi="Garamond"/>
        <w:iCs/>
        <w:sz w:val="24"/>
        <w:szCs w:val="24"/>
      </w:rPr>
      <w:fldChar w:fldCharType="begin"/>
    </w:r>
    <w:r w:rsidRPr="00BC4543">
      <w:rPr>
        <w:rStyle w:val="PageNumber"/>
        <w:rFonts w:ascii="Garamond" w:hAnsi="Garamond"/>
        <w:iCs/>
        <w:sz w:val="24"/>
        <w:szCs w:val="24"/>
      </w:rPr>
      <w:instrText xml:space="preserve">PAGE  </w:instrText>
    </w:r>
    <w:r w:rsidRPr="007D5980">
      <w:rPr>
        <w:rStyle w:val="PageNumber"/>
        <w:rFonts w:ascii="Garamond" w:hAnsi="Garamond"/>
        <w:iCs/>
        <w:sz w:val="24"/>
        <w:szCs w:val="24"/>
      </w:rPr>
      <w:fldChar w:fldCharType="separate"/>
    </w:r>
    <w:r w:rsidR="00FF1386">
      <w:rPr>
        <w:rStyle w:val="PageNumber"/>
        <w:rFonts w:ascii="Garamond" w:hAnsi="Garamond"/>
        <w:iCs/>
        <w:noProof/>
        <w:sz w:val="24"/>
        <w:szCs w:val="24"/>
      </w:rPr>
      <w:t>1</w:t>
    </w:r>
    <w:r w:rsidRPr="007D5980">
      <w:rPr>
        <w:rStyle w:val="PageNumber"/>
        <w:rFonts w:ascii="Garamond" w:hAnsi="Garamond"/>
        <w:iCs/>
        <w:sz w:val="24"/>
        <w:szCs w:val="24"/>
      </w:rPr>
      <w:fldChar w:fldCharType="end"/>
    </w:r>
  </w:p>
  <w:p w14:paraId="19491C30" w14:textId="7B8C1C77" w:rsidR="00A67F95" w:rsidRDefault="001B79E1" w:rsidP="00844034">
    <w:pPr>
      <w:pStyle w:val="Footer"/>
      <w:tabs>
        <w:tab w:val="clear" w:pos="4513"/>
        <w:tab w:val="clear" w:pos="9026"/>
        <w:tab w:val="left" w:pos="3686"/>
      </w:tabs>
      <w:ind w:right="486"/>
      <w:jc w:val="right"/>
      <w:rPr>
        <w:rFonts w:ascii="Garamond" w:hAnsi="Garamond"/>
        <w:noProof/>
        <w:sz w:val="24"/>
        <w:szCs w:val="24"/>
      </w:rPr>
    </w:pPr>
    <w:r w:rsidRPr="001B79E1">
      <w:rPr>
        <w:rFonts w:ascii="Garamond" w:hAnsi="Garamond"/>
        <w:i/>
        <w:sz w:val="18"/>
        <w:szCs w:val="18"/>
      </w:rPr>
      <w:t>A</w:t>
    </w:r>
    <w:proofErr w:type="spellStart"/>
    <w:r w:rsidR="00996DD5">
      <w:rPr>
        <w:rFonts w:ascii="Garamond" w:hAnsi="Garamond"/>
        <w:i/>
        <w:sz w:val="18"/>
        <w:szCs w:val="18"/>
        <w:lang w:val="en-US"/>
      </w:rPr>
      <w:t>nalisis</w:t>
    </w:r>
    <w:proofErr w:type="spellEnd"/>
    <w:r w:rsidR="00996DD5">
      <w:rPr>
        <w:rFonts w:ascii="Garamond" w:hAnsi="Garamond"/>
        <w:i/>
        <w:sz w:val="18"/>
        <w:szCs w:val="18"/>
        <w:lang w:val="en-US"/>
      </w:rPr>
      <w:t xml:space="preserve"> </w:t>
    </w:r>
    <w:proofErr w:type="spellStart"/>
    <w:r w:rsidR="00996DD5">
      <w:rPr>
        <w:rFonts w:ascii="Garamond" w:hAnsi="Garamond"/>
        <w:i/>
        <w:sz w:val="18"/>
        <w:szCs w:val="18"/>
        <w:lang w:val="en-US"/>
      </w:rPr>
      <w:t>Penggunaan</w:t>
    </w:r>
    <w:proofErr w:type="spellEnd"/>
    <w:r w:rsidR="00996DD5">
      <w:rPr>
        <w:rFonts w:ascii="Garamond" w:hAnsi="Garamond"/>
        <w:i/>
        <w:sz w:val="18"/>
        <w:szCs w:val="18"/>
        <w:lang w:val="en-US"/>
      </w:rPr>
      <w:t xml:space="preserve"> Media </w:t>
    </w:r>
    <w:proofErr w:type="spellStart"/>
    <w:r w:rsidR="00996DD5">
      <w:rPr>
        <w:rFonts w:ascii="Garamond" w:hAnsi="Garamond"/>
        <w:i/>
        <w:sz w:val="18"/>
        <w:szCs w:val="18"/>
        <w:lang w:val="en-US"/>
      </w:rPr>
      <w:t>Wordwall</w:t>
    </w:r>
    <w:proofErr w:type="spellEnd"/>
    <w:r w:rsidR="00996DD5">
      <w:rPr>
        <w:rFonts w:ascii="Garamond" w:hAnsi="Garamond"/>
        <w:i/>
        <w:sz w:val="18"/>
        <w:szCs w:val="18"/>
        <w:lang w:val="en-US"/>
      </w:rPr>
      <w:t xml:space="preserve"> pada </w:t>
    </w:r>
    <w:proofErr w:type="spellStart"/>
    <w:r w:rsidR="00996DD5">
      <w:rPr>
        <w:rFonts w:ascii="Garamond" w:hAnsi="Garamond"/>
        <w:i/>
        <w:sz w:val="18"/>
        <w:szCs w:val="18"/>
        <w:lang w:val="en-US"/>
      </w:rPr>
      <w:t>Pembelajaran</w:t>
    </w:r>
    <w:proofErr w:type="spellEnd"/>
    <w:r w:rsidR="00996DD5">
      <w:rPr>
        <w:rFonts w:ascii="Garamond" w:hAnsi="Garamond"/>
        <w:i/>
        <w:sz w:val="18"/>
        <w:szCs w:val="18"/>
        <w:lang w:val="en-US"/>
      </w:rPr>
      <w:t xml:space="preserve"> IPAS </w:t>
    </w:r>
    <w:proofErr w:type="spellStart"/>
    <w:r w:rsidR="00996DD5">
      <w:rPr>
        <w:rFonts w:ascii="Garamond" w:hAnsi="Garamond"/>
        <w:i/>
        <w:sz w:val="18"/>
        <w:szCs w:val="18"/>
        <w:lang w:val="en-US"/>
      </w:rPr>
      <w:t>dalam</w:t>
    </w:r>
    <w:proofErr w:type="spellEnd"/>
    <w:r w:rsidR="00996DD5">
      <w:rPr>
        <w:rFonts w:ascii="Garamond" w:hAnsi="Garamond"/>
        <w:i/>
        <w:sz w:val="18"/>
        <w:szCs w:val="18"/>
        <w:lang w:val="en-US"/>
      </w:rPr>
      <w:t xml:space="preserve"> </w:t>
    </w:r>
    <w:proofErr w:type="spellStart"/>
    <w:r w:rsidR="00996DD5">
      <w:rPr>
        <w:rFonts w:ascii="Garamond" w:hAnsi="Garamond"/>
        <w:i/>
        <w:sz w:val="18"/>
        <w:szCs w:val="18"/>
        <w:lang w:val="en-US"/>
      </w:rPr>
      <w:t>Menumbuhkan</w:t>
    </w:r>
    <w:proofErr w:type="spellEnd"/>
    <w:r w:rsidR="00996DD5">
      <w:rPr>
        <w:rFonts w:ascii="Garamond" w:hAnsi="Garamond"/>
        <w:i/>
        <w:sz w:val="18"/>
        <w:szCs w:val="18"/>
        <w:lang w:val="en-US"/>
      </w:rPr>
      <w:t xml:space="preserve"> </w:t>
    </w:r>
    <w:proofErr w:type="spellStart"/>
    <w:r w:rsidR="00996DD5">
      <w:rPr>
        <w:rFonts w:ascii="Garamond" w:hAnsi="Garamond"/>
        <w:i/>
        <w:sz w:val="18"/>
        <w:szCs w:val="18"/>
        <w:lang w:val="en-US"/>
      </w:rPr>
      <w:t>Keaktifan</w:t>
    </w:r>
    <w:proofErr w:type="spellEnd"/>
    <w:r w:rsidR="00996DD5">
      <w:rPr>
        <w:rFonts w:ascii="Garamond" w:hAnsi="Garamond"/>
        <w:i/>
        <w:sz w:val="18"/>
        <w:szCs w:val="18"/>
        <w:lang w:val="en-US"/>
      </w:rPr>
      <w:t xml:space="preserve"> </w:t>
    </w:r>
    <w:proofErr w:type="spellStart"/>
    <w:r w:rsidR="00996DD5">
      <w:rPr>
        <w:rFonts w:ascii="Garamond" w:hAnsi="Garamond"/>
        <w:i/>
        <w:sz w:val="18"/>
        <w:szCs w:val="18"/>
        <w:lang w:val="en-US"/>
      </w:rPr>
      <w:t>Belajar</w:t>
    </w:r>
    <w:proofErr w:type="spellEnd"/>
    <w:r w:rsidR="00996DD5">
      <w:rPr>
        <w:rFonts w:ascii="Garamond" w:hAnsi="Garamond"/>
        <w:i/>
        <w:sz w:val="18"/>
        <w:szCs w:val="18"/>
        <w:lang w:val="en-US"/>
      </w:rPr>
      <w:t xml:space="preserve"> </w:t>
    </w:r>
    <w:proofErr w:type="spellStart"/>
    <w:r w:rsidR="00996DD5">
      <w:rPr>
        <w:rFonts w:ascii="Garamond" w:hAnsi="Garamond"/>
        <w:i/>
        <w:sz w:val="18"/>
        <w:szCs w:val="18"/>
        <w:lang w:val="en-US"/>
      </w:rPr>
      <w:t>Siswa</w:t>
    </w:r>
    <w:proofErr w:type="spellEnd"/>
    <w:r w:rsidR="00996DD5">
      <w:rPr>
        <w:rFonts w:ascii="Garamond" w:hAnsi="Garamond"/>
        <w:i/>
        <w:sz w:val="18"/>
        <w:szCs w:val="18"/>
        <w:lang w:val="en-US"/>
      </w:rPr>
      <w:t xml:space="preserve"> Kelas V </w:t>
    </w:r>
    <w:proofErr w:type="spellStart"/>
    <w:r w:rsidR="00996DD5">
      <w:rPr>
        <w:rFonts w:ascii="Garamond" w:hAnsi="Garamond"/>
        <w:i/>
        <w:sz w:val="18"/>
        <w:szCs w:val="18"/>
        <w:lang w:val="en-US"/>
      </w:rPr>
      <w:t>Sekolah</w:t>
    </w:r>
    <w:proofErr w:type="spellEnd"/>
    <w:r w:rsidR="00996DD5">
      <w:rPr>
        <w:rFonts w:ascii="Garamond" w:hAnsi="Garamond"/>
        <w:i/>
        <w:sz w:val="18"/>
        <w:szCs w:val="18"/>
        <w:lang w:val="en-US"/>
      </w:rPr>
      <w:t xml:space="preserve"> Dasar</w:t>
    </w:r>
    <w:r w:rsidR="00A67F95">
      <w:rPr>
        <w:rFonts w:ascii="Garamond" w:hAnsi="Garamond"/>
        <w:i/>
        <w:sz w:val="18"/>
        <w:szCs w:val="18"/>
      </w:rPr>
      <w:t xml:space="preserve">.  </w:t>
    </w:r>
    <w:r w:rsidR="00A67F95" w:rsidRPr="005C6854">
      <w:rPr>
        <w:rFonts w:ascii="Garamond" w:hAnsi="Garamond" w:cs="Calibri"/>
        <w:i/>
        <w:sz w:val="18"/>
        <w:szCs w:val="18"/>
      </w:rPr>
      <w:t>−</w:t>
    </w:r>
  </w:p>
  <w:p w14:paraId="24CB2D63" w14:textId="3DBA8759" w:rsidR="00A67F95" w:rsidRPr="00996DD5" w:rsidRDefault="00996DD5" w:rsidP="00A626FB">
    <w:pPr>
      <w:pStyle w:val="Footer"/>
      <w:ind w:right="707"/>
      <w:jc w:val="right"/>
      <w:rPr>
        <w:rFonts w:ascii="Garamond" w:hAnsi="Garamond"/>
        <w:sz w:val="18"/>
        <w:szCs w:val="18"/>
      </w:rPr>
    </w:pPr>
    <w:proofErr w:type="spellStart"/>
    <w:r>
      <w:rPr>
        <w:rFonts w:ascii="Garamond" w:hAnsi="Garamond"/>
        <w:sz w:val="18"/>
        <w:szCs w:val="18"/>
        <w:lang w:val="en-US"/>
      </w:rPr>
      <w:t>Annisa</w:t>
    </w:r>
    <w:proofErr w:type="spellEnd"/>
    <w:r>
      <w:rPr>
        <w:rFonts w:ascii="Garamond" w:hAnsi="Garamond"/>
        <w:sz w:val="18"/>
        <w:szCs w:val="18"/>
        <w:lang w:val="en-US"/>
      </w:rPr>
      <w:t xml:space="preserve"> Rahmanasari</w:t>
    </w:r>
    <w:r w:rsidR="00C928D9">
      <w:rPr>
        <w:rFonts w:ascii="Garamond" w:hAnsi="Garamond"/>
        <w:sz w:val="18"/>
        <w:szCs w:val="18"/>
        <w:vertAlign w:val="superscript"/>
        <w:lang w:val="en-US"/>
      </w:rPr>
      <w:t>1</w:t>
    </w:r>
    <w:r w:rsidR="00C928D9">
      <w:rPr>
        <w:rFonts w:ascii="Garamond" w:hAnsi="Garamond"/>
        <w:sz w:val="18"/>
        <w:szCs w:val="18"/>
        <w:lang w:val="en-US"/>
      </w:rPr>
      <w:t xml:space="preserve">, </w:t>
    </w:r>
    <w:proofErr w:type="spellStart"/>
    <w:r>
      <w:rPr>
        <w:rFonts w:ascii="Garamond" w:hAnsi="Garamond"/>
        <w:sz w:val="18"/>
        <w:szCs w:val="18"/>
        <w:lang w:val="en-US"/>
      </w:rPr>
      <w:t>Veryliana</w:t>
    </w:r>
    <w:proofErr w:type="spellEnd"/>
    <w:r>
      <w:rPr>
        <w:rFonts w:ascii="Garamond" w:hAnsi="Garamond"/>
        <w:sz w:val="18"/>
        <w:szCs w:val="18"/>
        <w:lang w:val="en-US"/>
      </w:rPr>
      <w:t xml:space="preserve"> Purnamasari</w:t>
    </w:r>
    <w:r w:rsidR="00C928D9" w:rsidRPr="00C928D9">
      <w:rPr>
        <w:rFonts w:ascii="Garamond" w:hAnsi="Garamond"/>
        <w:sz w:val="18"/>
        <w:szCs w:val="18"/>
        <w:vertAlign w:val="superscript"/>
        <w:lang w:val="en-US"/>
      </w:rPr>
      <w:t>2</w:t>
    </w:r>
    <w:r>
      <w:rPr>
        <w:rFonts w:ascii="Garamond" w:hAnsi="Garamond"/>
        <w:sz w:val="18"/>
        <w:szCs w:val="18"/>
        <w:lang w:val="en-US"/>
      </w:rPr>
      <w:t xml:space="preserve">, Siti </w:t>
    </w:r>
    <w:proofErr w:type="spellStart"/>
    <w:r>
      <w:rPr>
        <w:rFonts w:ascii="Garamond" w:hAnsi="Garamond"/>
        <w:sz w:val="18"/>
        <w:szCs w:val="18"/>
        <w:lang w:val="en-US"/>
      </w:rPr>
      <w:t>Khuluqul</w:t>
    </w:r>
    <w:proofErr w:type="spellEnd"/>
    <w:r>
      <w:rPr>
        <w:rFonts w:ascii="Garamond" w:hAnsi="Garamond"/>
        <w:sz w:val="18"/>
        <w:szCs w:val="18"/>
        <w:lang w:val="en-US"/>
      </w:rPr>
      <w:t xml:space="preserve"> Khasanah</w:t>
    </w:r>
    <w:r>
      <w:rPr>
        <w:rFonts w:ascii="Garamond" w:hAnsi="Garamond"/>
        <w:sz w:val="18"/>
        <w:szCs w:val="18"/>
        <w:vertAlign w:val="superscript"/>
        <w:lang w:val="en-US"/>
      </w:rPr>
      <w:t>3</w:t>
    </w:r>
    <w:r>
      <w:rPr>
        <w:rFonts w:ascii="Garamond" w:hAnsi="Garamond"/>
        <w:sz w:val="18"/>
        <w:szCs w:val="18"/>
        <w:lang w:val="en-US"/>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CC50E" w14:textId="77777777" w:rsidR="00A67F95" w:rsidRPr="0000540E" w:rsidRDefault="00A67F95" w:rsidP="003B6448">
    <w:pPr>
      <w:pStyle w:val="Footer"/>
      <w:jc w:val="center"/>
      <w:rPr>
        <w:rFonts w:ascii="Garamond" w:hAnsi="Garamond"/>
        <w:b/>
        <w:bCs/>
      </w:rPr>
    </w:pPr>
    <w:r w:rsidRPr="0000540E">
      <w:rPr>
        <w:rFonts w:ascii="Garamond" w:hAnsi="Garamond"/>
        <w:b/>
        <w:bCs/>
      </w:rPr>
      <w:t>Jurnal Penelitian dan Evaluasi Pendidikan</w:t>
    </w:r>
  </w:p>
  <w:p w14:paraId="01806D3A" w14:textId="77777777" w:rsidR="00A67F95" w:rsidRPr="003B6448" w:rsidRDefault="00342AA6" w:rsidP="00733186">
    <w:pPr>
      <w:pStyle w:val="Footer"/>
      <w:spacing w:before="30"/>
      <w:jc w:val="center"/>
    </w:pPr>
    <w:r w:rsidRPr="0000540E">
      <w:rPr>
        <w:rFonts w:ascii="Garamond" w:hAnsi="Garamond"/>
        <w:b/>
        <w:bCs/>
      </w:rPr>
      <w:t xml:space="preserve">ISSN </w:t>
    </w:r>
    <w:r w:rsidR="00A67F95" w:rsidRPr="0000540E">
      <w:rPr>
        <w:rFonts w:ascii="Garamond" w:hAnsi="Garamond"/>
        <w:b/>
        <w:bCs/>
      </w:rPr>
      <w:t>1410-4725</w:t>
    </w:r>
    <w:r w:rsidR="00AA014F" w:rsidRPr="0000540E">
      <w:rPr>
        <w:rFonts w:ascii="Garamond" w:hAnsi="Garamond"/>
        <w:b/>
        <w:bCs/>
      </w:rPr>
      <w:t xml:space="preserve"> (print)   </w:t>
    </w:r>
    <w:r w:rsidRPr="0000540E">
      <w:rPr>
        <w:rFonts w:ascii="Garamond" w:hAnsi="Garamond"/>
        <w:b/>
        <w:bCs/>
      </w:rPr>
      <w:t xml:space="preserve">ISSN </w:t>
    </w:r>
    <w:r w:rsidR="00A67F95" w:rsidRPr="0000540E">
      <w:rPr>
        <w:rFonts w:ascii="Garamond" w:hAnsi="Garamond"/>
        <w:b/>
        <w:bCs/>
      </w:rPr>
      <w:t>2338-6061</w:t>
    </w:r>
    <w:r w:rsidRPr="0000540E">
      <w:rPr>
        <w:rFonts w:ascii="Garamond" w:hAnsi="Garamond"/>
        <w:b/>
        <w:bCs/>
      </w:rPr>
      <w:t xml:space="preserve"> (onl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A6A73" w14:textId="77777777" w:rsidR="00BF77D8" w:rsidRDefault="00BF77D8" w:rsidP="007C5BF6">
      <w:pPr>
        <w:spacing w:after="0" w:line="240" w:lineRule="auto"/>
      </w:pPr>
      <w:r>
        <w:separator/>
      </w:r>
    </w:p>
    <w:p w14:paraId="5682936B" w14:textId="77777777" w:rsidR="00BF77D8" w:rsidRDefault="00BF77D8"/>
    <w:p w14:paraId="6A5E614F" w14:textId="77777777" w:rsidR="00BF77D8" w:rsidRDefault="00BF77D8"/>
  </w:footnote>
  <w:footnote w:type="continuationSeparator" w:id="0">
    <w:p w14:paraId="33B61655" w14:textId="77777777" w:rsidR="00BF77D8" w:rsidRDefault="00BF77D8" w:rsidP="007C5BF6">
      <w:pPr>
        <w:spacing w:after="0" w:line="240" w:lineRule="auto"/>
      </w:pPr>
      <w:r>
        <w:continuationSeparator/>
      </w:r>
    </w:p>
    <w:p w14:paraId="6B838C06" w14:textId="77777777" w:rsidR="00BF77D8" w:rsidRDefault="00BF77D8"/>
    <w:p w14:paraId="309FB785" w14:textId="77777777" w:rsidR="00BF77D8" w:rsidRDefault="00BF77D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BFBA3" w14:textId="77777777" w:rsidR="00A67F95" w:rsidRPr="00BA6A7D" w:rsidRDefault="00C928D9" w:rsidP="002444E3">
    <w:pPr>
      <w:pStyle w:val="Header"/>
      <w:rPr>
        <w:rFonts w:ascii="Garamond" w:hAnsi="Garamond"/>
        <w:noProof/>
      </w:rPr>
    </w:pPr>
    <w:proofErr w:type="spellStart"/>
    <w:r>
      <w:rPr>
        <w:rFonts w:ascii="Garamond" w:hAnsi="Garamond"/>
        <w:i/>
        <w:sz w:val="18"/>
        <w:lang w:val="en-US"/>
      </w:rPr>
      <w:t>Afeksi</w:t>
    </w:r>
    <w:proofErr w:type="spellEnd"/>
    <w:r>
      <w:rPr>
        <w:rFonts w:ascii="Garamond" w:hAnsi="Garamond"/>
        <w:i/>
        <w:sz w:val="18"/>
        <w:lang w:val="en-US"/>
      </w:rPr>
      <w:t xml:space="preserve">: </w:t>
    </w:r>
    <w:r w:rsidR="00A67F95">
      <w:rPr>
        <w:rFonts w:ascii="Garamond" w:hAnsi="Garamond"/>
        <w:i/>
        <w:sz w:val="18"/>
      </w:rPr>
      <w:t>Jurnal Penelitian dan Evaluasi Pendidik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D104D" w14:textId="77777777" w:rsidR="00A67F95" w:rsidRPr="007A7889" w:rsidRDefault="00C928D9" w:rsidP="007A7889">
    <w:pPr>
      <w:pStyle w:val="Header"/>
      <w:jc w:val="right"/>
      <w:rPr>
        <w:rFonts w:ascii="Garamond" w:hAnsi="Garamond"/>
        <w:noProof/>
      </w:rPr>
    </w:pPr>
    <w:proofErr w:type="spellStart"/>
    <w:r>
      <w:rPr>
        <w:rFonts w:ascii="Garamond" w:hAnsi="Garamond"/>
        <w:i/>
        <w:sz w:val="18"/>
        <w:lang w:val="en-US"/>
      </w:rPr>
      <w:t>Afeksi</w:t>
    </w:r>
    <w:proofErr w:type="spellEnd"/>
    <w:r>
      <w:rPr>
        <w:rFonts w:ascii="Garamond" w:hAnsi="Garamond"/>
        <w:i/>
        <w:sz w:val="18"/>
        <w:lang w:val="en-US"/>
      </w:rPr>
      <w:t xml:space="preserve">: </w:t>
    </w:r>
    <w:r w:rsidR="00A67F95">
      <w:rPr>
        <w:rFonts w:ascii="Garamond" w:hAnsi="Garamond"/>
        <w:i/>
        <w:sz w:val="18"/>
      </w:rPr>
      <w:t>Jurnal Penelitian dan Evaluasi Pendidikan</w:t>
    </w:r>
  </w:p>
  <w:p w14:paraId="21D766C4" w14:textId="77777777" w:rsidR="00A67F95" w:rsidRPr="005B50A6" w:rsidRDefault="00A67F95" w:rsidP="00342AA6">
    <w:pPr>
      <w:pStyle w:val="Header"/>
      <w:jc w:val="right"/>
      <w:rPr>
        <w:rFonts w:ascii="Times New Roman" w:hAnsi="Times New Roman"/>
        <w:noProo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14DC2"/>
    <w:multiLevelType w:val="hybridMultilevel"/>
    <w:tmpl w:val="835AA772"/>
    <w:lvl w:ilvl="0" w:tplc="48820A3C">
      <w:start w:val="1"/>
      <w:numFmt w:val="decimal"/>
      <w:lvlText w:val="Gambar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950563"/>
    <w:multiLevelType w:val="hybridMultilevel"/>
    <w:tmpl w:val="DE10B070"/>
    <w:lvl w:ilvl="0" w:tplc="EE1EA8D0">
      <w:start w:val="1"/>
      <w:numFmt w:val="lowerLetter"/>
      <w:lvlText w:val="%1."/>
      <w:lvlJc w:val="left"/>
      <w:pPr>
        <w:ind w:left="702" w:hanging="360"/>
      </w:pPr>
      <w:rPr>
        <w:rFonts w:cs="Times New Roman"/>
      </w:rPr>
    </w:lvl>
    <w:lvl w:ilvl="1" w:tplc="04090019">
      <w:start w:val="1"/>
      <w:numFmt w:val="lowerLetter"/>
      <w:lvlText w:val="%2."/>
      <w:lvlJc w:val="left"/>
      <w:pPr>
        <w:ind w:left="1422" w:hanging="360"/>
      </w:pPr>
      <w:rPr>
        <w:rFonts w:cs="Times New Roman"/>
      </w:rPr>
    </w:lvl>
    <w:lvl w:ilvl="2" w:tplc="0409001B">
      <w:start w:val="1"/>
      <w:numFmt w:val="lowerRoman"/>
      <w:lvlText w:val="%3."/>
      <w:lvlJc w:val="right"/>
      <w:pPr>
        <w:ind w:left="2142" w:hanging="180"/>
      </w:pPr>
      <w:rPr>
        <w:rFonts w:cs="Times New Roman"/>
      </w:rPr>
    </w:lvl>
    <w:lvl w:ilvl="3" w:tplc="0409000F">
      <w:start w:val="1"/>
      <w:numFmt w:val="decimal"/>
      <w:lvlText w:val="%4."/>
      <w:lvlJc w:val="left"/>
      <w:pPr>
        <w:ind w:left="2862" w:hanging="360"/>
      </w:pPr>
      <w:rPr>
        <w:rFonts w:cs="Times New Roman"/>
      </w:rPr>
    </w:lvl>
    <w:lvl w:ilvl="4" w:tplc="04090019">
      <w:start w:val="1"/>
      <w:numFmt w:val="lowerLetter"/>
      <w:lvlText w:val="%5."/>
      <w:lvlJc w:val="left"/>
      <w:pPr>
        <w:ind w:left="3582" w:hanging="360"/>
      </w:pPr>
      <w:rPr>
        <w:rFonts w:cs="Times New Roman"/>
      </w:rPr>
    </w:lvl>
    <w:lvl w:ilvl="5" w:tplc="0409001B">
      <w:start w:val="1"/>
      <w:numFmt w:val="lowerRoman"/>
      <w:lvlText w:val="%6."/>
      <w:lvlJc w:val="right"/>
      <w:pPr>
        <w:ind w:left="4302" w:hanging="180"/>
      </w:pPr>
      <w:rPr>
        <w:rFonts w:cs="Times New Roman"/>
      </w:rPr>
    </w:lvl>
    <w:lvl w:ilvl="6" w:tplc="0409000F">
      <w:start w:val="1"/>
      <w:numFmt w:val="decimal"/>
      <w:lvlText w:val="%7."/>
      <w:lvlJc w:val="left"/>
      <w:pPr>
        <w:ind w:left="5022" w:hanging="360"/>
      </w:pPr>
      <w:rPr>
        <w:rFonts w:cs="Times New Roman"/>
      </w:rPr>
    </w:lvl>
    <w:lvl w:ilvl="7" w:tplc="04090019">
      <w:start w:val="1"/>
      <w:numFmt w:val="lowerLetter"/>
      <w:lvlText w:val="%8."/>
      <w:lvlJc w:val="left"/>
      <w:pPr>
        <w:ind w:left="5742" w:hanging="360"/>
      </w:pPr>
      <w:rPr>
        <w:rFonts w:cs="Times New Roman"/>
      </w:rPr>
    </w:lvl>
    <w:lvl w:ilvl="8" w:tplc="0409001B">
      <w:start w:val="1"/>
      <w:numFmt w:val="lowerRoman"/>
      <w:lvlText w:val="%9."/>
      <w:lvlJc w:val="right"/>
      <w:pPr>
        <w:ind w:left="6462" w:hanging="180"/>
      </w:pPr>
      <w:rPr>
        <w:rFonts w:cs="Times New Roman"/>
      </w:rPr>
    </w:lvl>
  </w:abstractNum>
  <w:abstractNum w:abstractNumId="2" w15:restartNumberingAfterBreak="0">
    <w:nsid w:val="06DE358F"/>
    <w:multiLevelType w:val="hybridMultilevel"/>
    <w:tmpl w:val="A956C960"/>
    <w:lvl w:ilvl="0" w:tplc="F2621CCE">
      <w:start w:val="1"/>
      <w:numFmt w:val="decimal"/>
      <w:lvlText w:val="%1)"/>
      <w:lvlJc w:val="left"/>
      <w:pPr>
        <w:tabs>
          <w:tab w:val="num" w:pos="720"/>
        </w:tabs>
        <w:ind w:left="720" w:hanging="360"/>
      </w:pPr>
      <w:rPr>
        <w:rFonts w:ascii="Garamond" w:eastAsia="Times New Roman" w:hAnsi="Garamond" w:cs="Arial"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076025FE"/>
    <w:multiLevelType w:val="hybridMultilevel"/>
    <w:tmpl w:val="20B8A096"/>
    <w:lvl w:ilvl="0" w:tplc="12467E7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8408E8"/>
    <w:multiLevelType w:val="hybridMultilevel"/>
    <w:tmpl w:val="AE2E90C6"/>
    <w:lvl w:ilvl="0" w:tplc="46827FF8">
      <w:start w:val="1"/>
      <w:numFmt w:val="bullet"/>
      <w:lvlText w:val="-"/>
      <w:lvlJc w:val="left"/>
      <w:pPr>
        <w:ind w:left="720" w:hanging="360"/>
      </w:pPr>
      <w:rPr>
        <w:rFonts w:ascii="Garamond" w:eastAsia="Calibri" w:hAnsi="Garamond"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0A52132B"/>
    <w:multiLevelType w:val="hybridMultilevel"/>
    <w:tmpl w:val="F9247774"/>
    <w:lvl w:ilvl="0" w:tplc="F1366C16">
      <w:start w:val="2"/>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510A84"/>
    <w:multiLevelType w:val="hybridMultilevel"/>
    <w:tmpl w:val="1EAE7FFA"/>
    <w:lvl w:ilvl="0" w:tplc="0F84ACF0">
      <w:start w:val="1"/>
      <w:numFmt w:val="decimal"/>
      <w:lvlText w:val="Gambar %1."/>
      <w:lvlJc w:val="center"/>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89B2AE9"/>
    <w:multiLevelType w:val="hybridMultilevel"/>
    <w:tmpl w:val="05D6666C"/>
    <w:lvl w:ilvl="0" w:tplc="C5607BF0">
      <w:start w:val="1"/>
      <w:numFmt w:val="decimal"/>
      <w:pStyle w:val="HEPITABLE"/>
      <w:lvlText w:val="Table %1."/>
      <w:lvlJc w:val="center"/>
      <w:pPr>
        <w:ind w:left="717"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C4F3E"/>
    <w:multiLevelType w:val="multilevel"/>
    <w:tmpl w:val="1EFC4F3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001110A"/>
    <w:multiLevelType w:val="hybridMultilevel"/>
    <w:tmpl w:val="58702468"/>
    <w:lvl w:ilvl="0" w:tplc="04210019">
      <w:start w:val="1"/>
      <w:numFmt w:val="lowerLetter"/>
      <w:lvlText w:val="%1."/>
      <w:lvlJc w:val="left"/>
      <w:pPr>
        <w:ind w:left="720" w:hanging="360"/>
      </w:pPr>
    </w:lvl>
    <w:lvl w:ilvl="1" w:tplc="1562D7C0">
      <w:start w:val="1"/>
      <w:numFmt w:val="lowerLetter"/>
      <w:lvlText w:val="%2."/>
      <w:lvlJc w:val="left"/>
      <w:pPr>
        <w:ind w:left="1440" w:hanging="360"/>
      </w:pPr>
      <w:rPr>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3DC5B0E"/>
    <w:multiLevelType w:val="hybridMultilevel"/>
    <w:tmpl w:val="B4C6AEF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35087F"/>
    <w:multiLevelType w:val="hybridMultilevel"/>
    <w:tmpl w:val="66EA7DE0"/>
    <w:lvl w:ilvl="0" w:tplc="04210011">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2" w15:restartNumberingAfterBreak="0">
    <w:nsid w:val="270073D4"/>
    <w:multiLevelType w:val="multilevel"/>
    <w:tmpl w:val="2044152E"/>
    <w:lvl w:ilvl="0">
      <w:start w:val="1"/>
      <w:numFmt w:val="decimal"/>
      <w:pStyle w:val="no1"/>
      <w:lvlText w:val="%1)"/>
      <w:lvlJc w:val="left"/>
      <w:pPr>
        <w:tabs>
          <w:tab w:val="num" w:pos="720"/>
        </w:tabs>
        <w:ind w:left="720" w:hanging="360"/>
      </w:pPr>
      <w:rPr>
        <w:rFonts w:cs="Times New Roman"/>
      </w:rPr>
    </w:lvl>
    <w:lvl w:ilvl="1">
      <w:start w:val="5"/>
      <w:numFmt w:val="bullet"/>
      <w:lvlText w:val="-"/>
      <w:lvlJc w:val="left"/>
      <w:pPr>
        <w:ind w:left="1440" w:hanging="360"/>
      </w:pPr>
      <w:rPr>
        <w:rFonts w:ascii="Times New Roman" w:eastAsia="Times New Roman" w:hAnsi="Times New Roman" w:hint="default"/>
      </w:rPr>
    </w:lvl>
    <w:lvl w:ilvl="2">
      <w:start w:val="1"/>
      <w:numFmt w:val="lowerLetter"/>
      <w:lvlText w:val="%3."/>
      <w:lvlJc w:val="left"/>
      <w:pPr>
        <w:ind w:left="2160" w:hanging="360"/>
      </w:pPr>
      <w:rPr>
        <w:rFonts w:cs="Times New Roman" w:hint="default"/>
      </w:rPr>
    </w:lvl>
    <w:lvl w:ilvl="3">
      <w:start w:val="1"/>
      <w:numFmt w:val="lowerLetter"/>
      <w:lvlText w:val="%4)"/>
      <w:lvlJc w:val="left"/>
      <w:pPr>
        <w:ind w:left="2880" w:hanging="360"/>
      </w:pPr>
      <w:rPr>
        <w:rFonts w:cs="Times New Roman" w:hint="default"/>
        <w:i/>
      </w:rPr>
    </w:lvl>
    <w:lvl w:ilvl="4">
      <w:start w:val="3"/>
      <w:numFmt w:val="bullet"/>
      <w:lvlText w:val=""/>
      <w:lvlJc w:val="left"/>
      <w:pPr>
        <w:ind w:left="3600" w:hanging="360"/>
      </w:pPr>
      <w:rPr>
        <w:rFonts w:ascii="Symbol" w:eastAsia="Times New Roman" w:hAnsi="Symbol" w:hint="default"/>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3" w15:restartNumberingAfterBreak="0">
    <w:nsid w:val="296F3B7A"/>
    <w:multiLevelType w:val="hybridMultilevel"/>
    <w:tmpl w:val="A5CAB396"/>
    <w:lvl w:ilvl="0" w:tplc="612662AA">
      <w:start w:val="1"/>
      <w:numFmt w:val="upperLetter"/>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E8966F9"/>
    <w:multiLevelType w:val="hybridMultilevel"/>
    <w:tmpl w:val="5D02937A"/>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5" w15:restartNumberingAfterBreak="0">
    <w:nsid w:val="32CC7B65"/>
    <w:multiLevelType w:val="hybridMultilevel"/>
    <w:tmpl w:val="9ACE47F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43211D"/>
    <w:multiLevelType w:val="multilevel"/>
    <w:tmpl w:val="3443211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84F5FE2"/>
    <w:multiLevelType w:val="hybridMultilevel"/>
    <w:tmpl w:val="B71AFD94"/>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8" w15:restartNumberingAfterBreak="0">
    <w:nsid w:val="3B847173"/>
    <w:multiLevelType w:val="hybridMultilevel"/>
    <w:tmpl w:val="2722CAEA"/>
    <w:lvl w:ilvl="0" w:tplc="538C7A3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3BB83038"/>
    <w:multiLevelType w:val="multilevel"/>
    <w:tmpl w:val="3BB8303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3C0A0681"/>
    <w:multiLevelType w:val="hybridMultilevel"/>
    <w:tmpl w:val="D338C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9428B9"/>
    <w:multiLevelType w:val="hybridMultilevel"/>
    <w:tmpl w:val="29A28BC0"/>
    <w:lvl w:ilvl="0" w:tplc="6BDC35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FE385C"/>
    <w:multiLevelType w:val="hybridMultilevel"/>
    <w:tmpl w:val="5D029E9E"/>
    <w:lvl w:ilvl="0" w:tplc="04090015">
      <w:start w:val="3"/>
      <w:numFmt w:val="upperLetter"/>
      <w:lvlText w:val="%1."/>
      <w:lvlJc w:val="left"/>
      <w:pPr>
        <w:ind w:left="360" w:hanging="360"/>
      </w:pPr>
      <w:rPr>
        <w:rFonts w:cs="Times New Roman" w:hint="default"/>
      </w:rPr>
    </w:lvl>
    <w:lvl w:ilvl="1" w:tplc="85CEC682">
      <w:start w:val="1"/>
      <w:numFmt w:val="lowerLetter"/>
      <w:lvlText w:val="%2."/>
      <w:lvlJc w:val="left"/>
      <w:pPr>
        <w:ind w:left="1440" w:hanging="360"/>
      </w:pPr>
      <w:rPr>
        <w:rFonts w:cs="Times New Roman"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402632B6"/>
    <w:multiLevelType w:val="hybridMultilevel"/>
    <w:tmpl w:val="7AFE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15:restartNumberingAfterBreak="0">
    <w:nsid w:val="45826230"/>
    <w:multiLevelType w:val="hybridMultilevel"/>
    <w:tmpl w:val="6E540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0E16B0"/>
    <w:multiLevelType w:val="hybridMultilevel"/>
    <w:tmpl w:val="3F340EB4"/>
    <w:lvl w:ilvl="0" w:tplc="070CC020">
      <w:start w:val="1"/>
      <w:numFmt w:val="decimal"/>
      <w:lvlText w:val="(%1)"/>
      <w:lvlJc w:val="left"/>
      <w:pPr>
        <w:ind w:left="720" w:hanging="360"/>
      </w:pPr>
      <w:rPr>
        <w:rFonts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7" w15:restartNumberingAfterBreak="0">
    <w:nsid w:val="48176B84"/>
    <w:multiLevelType w:val="hybridMultilevel"/>
    <w:tmpl w:val="ADD07CB6"/>
    <w:lvl w:ilvl="0" w:tplc="B878814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15:restartNumberingAfterBreak="0">
    <w:nsid w:val="521538DA"/>
    <w:multiLevelType w:val="hybridMultilevel"/>
    <w:tmpl w:val="9D1A910A"/>
    <w:lvl w:ilvl="0" w:tplc="FBBE2A00">
      <w:start w:val="1"/>
      <w:numFmt w:val="decimal"/>
      <w:lvlText w:val="%1."/>
      <w:lvlJc w:val="left"/>
      <w:pPr>
        <w:ind w:left="1400" w:hanging="360"/>
      </w:pPr>
      <w:rPr>
        <w:rFonts w:cs="Times New Roman" w:hint="default"/>
      </w:rPr>
    </w:lvl>
    <w:lvl w:ilvl="1" w:tplc="04090019" w:tentative="1">
      <w:start w:val="1"/>
      <w:numFmt w:val="lowerLetter"/>
      <w:lvlText w:val="%2."/>
      <w:lvlJc w:val="left"/>
      <w:pPr>
        <w:ind w:left="2120" w:hanging="360"/>
      </w:pPr>
      <w:rPr>
        <w:rFonts w:cs="Times New Roman"/>
      </w:rPr>
    </w:lvl>
    <w:lvl w:ilvl="2" w:tplc="0409001B" w:tentative="1">
      <w:start w:val="1"/>
      <w:numFmt w:val="lowerRoman"/>
      <w:lvlText w:val="%3."/>
      <w:lvlJc w:val="right"/>
      <w:pPr>
        <w:ind w:left="2840" w:hanging="180"/>
      </w:pPr>
      <w:rPr>
        <w:rFonts w:cs="Times New Roman"/>
      </w:rPr>
    </w:lvl>
    <w:lvl w:ilvl="3" w:tplc="0409000F" w:tentative="1">
      <w:start w:val="1"/>
      <w:numFmt w:val="decimal"/>
      <w:lvlText w:val="%4."/>
      <w:lvlJc w:val="left"/>
      <w:pPr>
        <w:ind w:left="3560" w:hanging="360"/>
      </w:pPr>
      <w:rPr>
        <w:rFonts w:cs="Times New Roman"/>
      </w:rPr>
    </w:lvl>
    <w:lvl w:ilvl="4" w:tplc="04090019" w:tentative="1">
      <w:start w:val="1"/>
      <w:numFmt w:val="lowerLetter"/>
      <w:lvlText w:val="%5."/>
      <w:lvlJc w:val="left"/>
      <w:pPr>
        <w:ind w:left="4280" w:hanging="360"/>
      </w:pPr>
      <w:rPr>
        <w:rFonts w:cs="Times New Roman"/>
      </w:rPr>
    </w:lvl>
    <w:lvl w:ilvl="5" w:tplc="0409001B" w:tentative="1">
      <w:start w:val="1"/>
      <w:numFmt w:val="lowerRoman"/>
      <w:lvlText w:val="%6."/>
      <w:lvlJc w:val="right"/>
      <w:pPr>
        <w:ind w:left="5000" w:hanging="180"/>
      </w:pPr>
      <w:rPr>
        <w:rFonts w:cs="Times New Roman"/>
      </w:rPr>
    </w:lvl>
    <w:lvl w:ilvl="6" w:tplc="0409000F" w:tentative="1">
      <w:start w:val="1"/>
      <w:numFmt w:val="decimal"/>
      <w:lvlText w:val="%7."/>
      <w:lvlJc w:val="left"/>
      <w:pPr>
        <w:ind w:left="5720" w:hanging="360"/>
      </w:pPr>
      <w:rPr>
        <w:rFonts w:cs="Times New Roman"/>
      </w:rPr>
    </w:lvl>
    <w:lvl w:ilvl="7" w:tplc="04090019" w:tentative="1">
      <w:start w:val="1"/>
      <w:numFmt w:val="lowerLetter"/>
      <w:lvlText w:val="%8."/>
      <w:lvlJc w:val="left"/>
      <w:pPr>
        <w:ind w:left="6440" w:hanging="360"/>
      </w:pPr>
      <w:rPr>
        <w:rFonts w:cs="Times New Roman"/>
      </w:rPr>
    </w:lvl>
    <w:lvl w:ilvl="8" w:tplc="0409001B" w:tentative="1">
      <w:start w:val="1"/>
      <w:numFmt w:val="lowerRoman"/>
      <w:lvlText w:val="%9."/>
      <w:lvlJc w:val="right"/>
      <w:pPr>
        <w:ind w:left="7160" w:hanging="180"/>
      </w:pPr>
      <w:rPr>
        <w:rFonts w:cs="Times New Roman"/>
      </w:rPr>
    </w:lvl>
  </w:abstractNum>
  <w:abstractNum w:abstractNumId="29" w15:restartNumberingAfterBreak="0">
    <w:nsid w:val="53011186"/>
    <w:multiLevelType w:val="hybridMultilevel"/>
    <w:tmpl w:val="B3CE756E"/>
    <w:lvl w:ilvl="0" w:tplc="805A9CA6">
      <w:start w:val="1"/>
      <w:numFmt w:val="decimal"/>
      <w:lvlText w:val="%1."/>
      <w:lvlJc w:val="left"/>
      <w:pPr>
        <w:ind w:left="720" w:hanging="360"/>
      </w:pPr>
      <w:rPr>
        <w:rFonts w:hint="default"/>
      </w:rPr>
    </w:lvl>
    <w:lvl w:ilvl="1" w:tplc="04210003" w:tentative="1">
      <w:start w:val="1"/>
      <w:numFmt w:val="lowerLetter"/>
      <w:lvlText w:val="%2."/>
      <w:lvlJc w:val="left"/>
      <w:pPr>
        <w:ind w:left="1440" w:hanging="360"/>
      </w:pPr>
    </w:lvl>
    <w:lvl w:ilvl="2" w:tplc="04210005" w:tentative="1">
      <w:start w:val="1"/>
      <w:numFmt w:val="lowerRoman"/>
      <w:lvlText w:val="%3."/>
      <w:lvlJc w:val="right"/>
      <w:pPr>
        <w:ind w:left="2160" w:hanging="180"/>
      </w:pPr>
    </w:lvl>
    <w:lvl w:ilvl="3" w:tplc="04210001" w:tentative="1">
      <w:start w:val="1"/>
      <w:numFmt w:val="decimal"/>
      <w:lvlText w:val="%4."/>
      <w:lvlJc w:val="left"/>
      <w:pPr>
        <w:ind w:left="2880" w:hanging="360"/>
      </w:pPr>
    </w:lvl>
    <w:lvl w:ilvl="4" w:tplc="04210003" w:tentative="1">
      <w:start w:val="1"/>
      <w:numFmt w:val="lowerLetter"/>
      <w:lvlText w:val="%5."/>
      <w:lvlJc w:val="left"/>
      <w:pPr>
        <w:ind w:left="3600" w:hanging="360"/>
      </w:pPr>
    </w:lvl>
    <w:lvl w:ilvl="5" w:tplc="04210005" w:tentative="1">
      <w:start w:val="1"/>
      <w:numFmt w:val="lowerRoman"/>
      <w:lvlText w:val="%6."/>
      <w:lvlJc w:val="right"/>
      <w:pPr>
        <w:ind w:left="4320" w:hanging="180"/>
      </w:pPr>
    </w:lvl>
    <w:lvl w:ilvl="6" w:tplc="04210001" w:tentative="1">
      <w:start w:val="1"/>
      <w:numFmt w:val="decimal"/>
      <w:lvlText w:val="%7."/>
      <w:lvlJc w:val="left"/>
      <w:pPr>
        <w:ind w:left="5040" w:hanging="360"/>
      </w:pPr>
    </w:lvl>
    <w:lvl w:ilvl="7" w:tplc="04210003" w:tentative="1">
      <w:start w:val="1"/>
      <w:numFmt w:val="lowerLetter"/>
      <w:lvlText w:val="%8."/>
      <w:lvlJc w:val="left"/>
      <w:pPr>
        <w:ind w:left="5760" w:hanging="360"/>
      </w:pPr>
    </w:lvl>
    <w:lvl w:ilvl="8" w:tplc="04210005" w:tentative="1">
      <w:start w:val="1"/>
      <w:numFmt w:val="lowerRoman"/>
      <w:lvlText w:val="%9."/>
      <w:lvlJc w:val="right"/>
      <w:pPr>
        <w:ind w:left="6480" w:hanging="180"/>
      </w:pPr>
    </w:lvl>
  </w:abstractNum>
  <w:abstractNum w:abstractNumId="30" w15:restartNumberingAfterBreak="0">
    <w:nsid w:val="555A1863"/>
    <w:multiLevelType w:val="hybridMultilevel"/>
    <w:tmpl w:val="B64AE3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1A3A86"/>
    <w:multiLevelType w:val="hybridMultilevel"/>
    <w:tmpl w:val="5F0E04DA"/>
    <w:lvl w:ilvl="0" w:tplc="0409000F">
      <w:start w:val="1"/>
      <w:numFmt w:val="decimal"/>
      <w:lvlText w:val="Gambar %1."/>
      <w:lvlJc w:val="righ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57615D64"/>
    <w:multiLevelType w:val="hybridMultilevel"/>
    <w:tmpl w:val="CF80E460"/>
    <w:lvl w:ilvl="0" w:tplc="9DAE9AB6">
      <w:start w:val="1"/>
      <w:numFmt w:val="lowerLetter"/>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33" w15:restartNumberingAfterBreak="0">
    <w:nsid w:val="5ACB5790"/>
    <w:multiLevelType w:val="hybridMultilevel"/>
    <w:tmpl w:val="2ED4FB66"/>
    <w:lvl w:ilvl="0" w:tplc="C38697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C36BB4"/>
    <w:multiLevelType w:val="hybridMultilevel"/>
    <w:tmpl w:val="1EB68E90"/>
    <w:lvl w:ilvl="0" w:tplc="0409000F">
      <w:start w:val="4"/>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60F27ECD"/>
    <w:multiLevelType w:val="hybridMultilevel"/>
    <w:tmpl w:val="DBC6F6FC"/>
    <w:lvl w:ilvl="0" w:tplc="5E486F9A">
      <w:start w:val="1"/>
      <w:numFmt w:val="decimal"/>
      <w:lvlText w:val="%1)"/>
      <w:lvlJc w:val="left"/>
      <w:pPr>
        <w:ind w:left="720" w:hanging="360"/>
      </w:pPr>
    </w:lvl>
    <w:lvl w:ilvl="1" w:tplc="04210019">
      <w:start w:val="1"/>
      <w:numFmt w:val="decimal"/>
      <w:lvlText w:val="%2)"/>
      <w:lvlJc w:val="left"/>
      <w:pPr>
        <w:ind w:left="1440" w:hanging="360"/>
      </w:pPr>
      <w:rPr>
        <w:rFonts w:ascii="Garamond" w:eastAsia="Times New Roman" w:hAnsi="Garamond" w:cs="Arial"/>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17A484C"/>
    <w:multiLevelType w:val="hybridMultilevel"/>
    <w:tmpl w:val="4936F66C"/>
    <w:lvl w:ilvl="0" w:tplc="6B2AA2E2">
      <w:start w:val="1"/>
      <w:numFmt w:val="decimal"/>
      <w:pStyle w:val="HEPIFIGURE"/>
      <w:lvlText w:val="Figure %1."/>
      <w:lvlJc w:val="left"/>
      <w:pPr>
        <w:ind w:left="717"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BA7696"/>
    <w:multiLevelType w:val="hybridMultilevel"/>
    <w:tmpl w:val="5972F8CE"/>
    <w:lvl w:ilvl="0" w:tplc="415E2042">
      <w:start w:val="1"/>
      <w:numFmt w:val="lowerLetter"/>
      <w:lvlText w:val="%1."/>
      <w:lvlJc w:val="left"/>
      <w:pPr>
        <w:ind w:left="720" w:hanging="360"/>
      </w:pPr>
      <w:rPr>
        <w:rFonts w:hint="default"/>
        <w:b/>
        <w:i w:val="0"/>
      </w:rPr>
    </w:lvl>
    <w:lvl w:ilvl="1" w:tplc="C98A7042"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2CC653E"/>
    <w:multiLevelType w:val="hybridMultilevel"/>
    <w:tmpl w:val="60062B44"/>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40026BC"/>
    <w:multiLevelType w:val="hybridMultilevel"/>
    <w:tmpl w:val="664E3DFA"/>
    <w:lvl w:ilvl="0" w:tplc="04090019">
      <w:start w:val="1"/>
      <w:numFmt w:val="decimal"/>
      <w:lvlText w:val="%1)"/>
      <w:lvlJc w:val="left"/>
      <w:pPr>
        <w:ind w:left="702" w:hanging="360"/>
      </w:pPr>
    </w:lvl>
    <w:lvl w:ilvl="1" w:tplc="04210019">
      <w:start w:val="1"/>
      <w:numFmt w:val="lowerLetter"/>
      <w:lvlText w:val="%2."/>
      <w:lvlJc w:val="left"/>
      <w:pPr>
        <w:ind w:left="1422" w:hanging="360"/>
      </w:pPr>
      <w:rPr>
        <w:rFonts w:cs="Times New Roman"/>
      </w:rPr>
    </w:lvl>
    <w:lvl w:ilvl="2" w:tplc="0421001B">
      <w:start w:val="1"/>
      <w:numFmt w:val="lowerRoman"/>
      <w:lvlText w:val="%3."/>
      <w:lvlJc w:val="right"/>
      <w:pPr>
        <w:ind w:left="2142" w:hanging="180"/>
      </w:pPr>
      <w:rPr>
        <w:rFonts w:cs="Times New Roman"/>
      </w:rPr>
    </w:lvl>
    <w:lvl w:ilvl="3" w:tplc="0421000F">
      <w:start w:val="1"/>
      <w:numFmt w:val="decimal"/>
      <w:lvlText w:val="%4."/>
      <w:lvlJc w:val="left"/>
      <w:pPr>
        <w:ind w:left="2862" w:hanging="360"/>
      </w:pPr>
      <w:rPr>
        <w:rFonts w:cs="Times New Roman"/>
      </w:rPr>
    </w:lvl>
    <w:lvl w:ilvl="4" w:tplc="04210019">
      <w:start w:val="1"/>
      <w:numFmt w:val="lowerLetter"/>
      <w:lvlText w:val="%5."/>
      <w:lvlJc w:val="left"/>
      <w:pPr>
        <w:ind w:left="3582" w:hanging="360"/>
      </w:pPr>
      <w:rPr>
        <w:rFonts w:cs="Times New Roman"/>
      </w:rPr>
    </w:lvl>
    <w:lvl w:ilvl="5" w:tplc="0421001B">
      <w:start w:val="1"/>
      <w:numFmt w:val="lowerRoman"/>
      <w:lvlText w:val="%6."/>
      <w:lvlJc w:val="right"/>
      <w:pPr>
        <w:ind w:left="4302" w:hanging="180"/>
      </w:pPr>
      <w:rPr>
        <w:rFonts w:cs="Times New Roman"/>
      </w:rPr>
    </w:lvl>
    <w:lvl w:ilvl="6" w:tplc="0421000F">
      <w:start w:val="1"/>
      <w:numFmt w:val="decimal"/>
      <w:lvlText w:val="%7."/>
      <w:lvlJc w:val="left"/>
      <w:pPr>
        <w:ind w:left="5022" w:hanging="360"/>
      </w:pPr>
      <w:rPr>
        <w:rFonts w:cs="Times New Roman"/>
      </w:rPr>
    </w:lvl>
    <w:lvl w:ilvl="7" w:tplc="04210019">
      <w:start w:val="1"/>
      <w:numFmt w:val="lowerLetter"/>
      <w:lvlText w:val="%8."/>
      <w:lvlJc w:val="left"/>
      <w:pPr>
        <w:ind w:left="5742" w:hanging="360"/>
      </w:pPr>
      <w:rPr>
        <w:rFonts w:cs="Times New Roman"/>
      </w:rPr>
    </w:lvl>
    <w:lvl w:ilvl="8" w:tplc="0421001B">
      <w:start w:val="1"/>
      <w:numFmt w:val="lowerRoman"/>
      <w:lvlText w:val="%9."/>
      <w:lvlJc w:val="right"/>
      <w:pPr>
        <w:ind w:left="6462" w:hanging="180"/>
      </w:pPr>
      <w:rPr>
        <w:rFonts w:cs="Times New Roman"/>
      </w:rPr>
    </w:lvl>
  </w:abstractNum>
  <w:abstractNum w:abstractNumId="40" w15:restartNumberingAfterBreak="0">
    <w:nsid w:val="674456E0"/>
    <w:multiLevelType w:val="multilevel"/>
    <w:tmpl w:val="15F4745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1" w15:restartNumberingAfterBreak="0">
    <w:nsid w:val="68FD7634"/>
    <w:multiLevelType w:val="hybridMultilevel"/>
    <w:tmpl w:val="FAC4D810"/>
    <w:lvl w:ilvl="0" w:tplc="0409000F">
      <w:start w:val="1"/>
      <w:numFmt w:val="decimal"/>
      <w:lvlText w:val="%1."/>
      <w:lvlJc w:val="left"/>
      <w:pPr>
        <w:ind w:left="1003" w:hanging="360"/>
      </w:p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42" w15:restartNumberingAfterBreak="0">
    <w:nsid w:val="722D7F05"/>
    <w:multiLevelType w:val="hybridMultilevel"/>
    <w:tmpl w:val="58F060C2"/>
    <w:lvl w:ilvl="0" w:tplc="A1D4E16E">
      <w:start w:val="1"/>
      <w:numFmt w:val="bullet"/>
      <w:lvlText w:val=""/>
      <w:lvlJc w:val="left"/>
      <w:pPr>
        <w:ind w:left="1463" w:hanging="360"/>
      </w:pPr>
      <w:rPr>
        <w:rFonts w:ascii="Symbol" w:hAnsi="Symbol" w:hint="default"/>
      </w:rPr>
    </w:lvl>
    <w:lvl w:ilvl="1" w:tplc="DB4699BA" w:tentative="1">
      <w:start w:val="1"/>
      <w:numFmt w:val="bullet"/>
      <w:lvlText w:val="o"/>
      <w:lvlJc w:val="left"/>
      <w:pPr>
        <w:ind w:left="2183" w:hanging="360"/>
      </w:pPr>
      <w:rPr>
        <w:rFonts w:ascii="Courier New" w:hAnsi="Courier New" w:hint="default"/>
      </w:rPr>
    </w:lvl>
    <w:lvl w:ilvl="2" w:tplc="15582434" w:tentative="1">
      <w:start w:val="1"/>
      <w:numFmt w:val="bullet"/>
      <w:lvlText w:val=""/>
      <w:lvlJc w:val="left"/>
      <w:pPr>
        <w:ind w:left="2903" w:hanging="360"/>
      </w:pPr>
      <w:rPr>
        <w:rFonts w:ascii="Wingdings" w:hAnsi="Wingdings" w:hint="default"/>
      </w:rPr>
    </w:lvl>
    <w:lvl w:ilvl="3" w:tplc="4C061932" w:tentative="1">
      <w:start w:val="1"/>
      <w:numFmt w:val="bullet"/>
      <w:lvlText w:val=""/>
      <w:lvlJc w:val="left"/>
      <w:pPr>
        <w:ind w:left="3623" w:hanging="360"/>
      </w:pPr>
      <w:rPr>
        <w:rFonts w:ascii="Symbol" w:hAnsi="Symbol" w:hint="default"/>
      </w:rPr>
    </w:lvl>
    <w:lvl w:ilvl="4" w:tplc="0478B3D2" w:tentative="1">
      <w:start w:val="1"/>
      <w:numFmt w:val="bullet"/>
      <w:lvlText w:val="o"/>
      <w:lvlJc w:val="left"/>
      <w:pPr>
        <w:ind w:left="4343" w:hanging="360"/>
      </w:pPr>
      <w:rPr>
        <w:rFonts w:ascii="Courier New" w:hAnsi="Courier New" w:hint="default"/>
      </w:rPr>
    </w:lvl>
    <w:lvl w:ilvl="5" w:tplc="EB48CCA6" w:tentative="1">
      <w:start w:val="1"/>
      <w:numFmt w:val="bullet"/>
      <w:lvlText w:val=""/>
      <w:lvlJc w:val="left"/>
      <w:pPr>
        <w:ind w:left="5063" w:hanging="360"/>
      </w:pPr>
      <w:rPr>
        <w:rFonts w:ascii="Wingdings" w:hAnsi="Wingdings" w:hint="default"/>
      </w:rPr>
    </w:lvl>
    <w:lvl w:ilvl="6" w:tplc="84F67088" w:tentative="1">
      <w:start w:val="1"/>
      <w:numFmt w:val="bullet"/>
      <w:lvlText w:val=""/>
      <w:lvlJc w:val="left"/>
      <w:pPr>
        <w:ind w:left="5783" w:hanging="360"/>
      </w:pPr>
      <w:rPr>
        <w:rFonts w:ascii="Symbol" w:hAnsi="Symbol" w:hint="default"/>
      </w:rPr>
    </w:lvl>
    <w:lvl w:ilvl="7" w:tplc="A04064C2" w:tentative="1">
      <w:start w:val="1"/>
      <w:numFmt w:val="bullet"/>
      <w:lvlText w:val="o"/>
      <w:lvlJc w:val="left"/>
      <w:pPr>
        <w:ind w:left="6503" w:hanging="360"/>
      </w:pPr>
      <w:rPr>
        <w:rFonts w:ascii="Courier New" w:hAnsi="Courier New" w:hint="default"/>
      </w:rPr>
    </w:lvl>
    <w:lvl w:ilvl="8" w:tplc="CA4A1654" w:tentative="1">
      <w:start w:val="1"/>
      <w:numFmt w:val="bullet"/>
      <w:lvlText w:val=""/>
      <w:lvlJc w:val="left"/>
      <w:pPr>
        <w:ind w:left="7223" w:hanging="360"/>
      </w:pPr>
      <w:rPr>
        <w:rFonts w:ascii="Wingdings" w:hAnsi="Wingdings" w:hint="default"/>
      </w:rPr>
    </w:lvl>
  </w:abstractNum>
  <w:abstractNum w:abstractNumId="43" w15:restartNumberingAfterBreak="0">
    <w:nsid w:val="74430D62"/>
    <w:multiLevelType w:val="multilevel"/>
    <w:tmpl w:val="74430D62"/>
    <w:lvl w:ilvl="0">
      <w:start w:val="1"/>
      <w:numFmt w:val="bullet"/>
      <w:lvlText w:val=""/>
      <w:lvlJc w:val="left"/>
      <w:pPr>
        <w:ind w:left="900" w:hanging="360"/>
      </w:pPr>
      <w:rPr>
        <w:rFonts w:ascii="Wingdings" w:hAnsi="Wingdings" w:hint="default"/>
      </w:rPr>
    </w:lvl>
    <w:lvl w:ilvl="1">
      <w:start w:val="1"/>
      <w:numFmt w:val="bullet"/>
      <w:lvlText w:val="o"/>
      <w:lvlJc w:val="left"/>
      <w:pPr>
        <w:ind w:left="1620" w:hanging="360"/>
      </w:pPr>
      <w:rPr>
        <w:rFonts w:ascii="Courier New" w:hAnsi="Courier New" w:cs="Courier New" w:hint="default"/>
      </w:rPr>
    </w:lvl>
    <w:lvl w:ilvl="2">
      <w:start w:val="1"/>
      <w:numFmt w:val="bullet"/>
      <w:lvlText w:val=""/>
      <w:lvlJc w:val="left"/>
      <w:pPr>
        <w:ind w:left="2340" w:hanging="360"/>
      </w:pPr>
      <w:rPr>
        <w:rFonts w:ascii="Wingdings" w:hAnsi="Wingdings" w:hint="default"/>
      </w:rPr>
    </w:lvl>
    <w:lvl w:ilvl="3">
      <w:start w:val="1"/>
      <w:numFmt w:val="bullet"/>
      <w:lvlText w:val=""/>
      <w:lvlJc w:val="left"/>
      <w:pPr>
        <w:ind w:left="3060" w:hanging="360"/>
      </w:pPr>
      <w:rPr>
        <w:rFonts w:ascii="Symbol" w:hAnsi="Symbol" w:hint="default"/>
      </w:rPr>
    </w:lvl>
    <w:lvl w:ilvl="4">
      <w:start w:val="1"/>
      <w:numFmt w:val="bullet"/>
      <w:lvlText w:val="o"/>
      <w:lvlJc w:val="left"/>
      <w:pPr>
        <w:ind w:left="3780" w:hanging="360"/>
      </w:pPr>
      <w:rPr>
        <w:rFonts w:ascii="Courier New" w:hAnsi="Courier New" w:cs="Courier New" w:hint="default"/>
      </w:rPr>
    </w:lvl>
    <w:lvl w:ilvl="5">
      <w:start w:val="1"/>
      <w:numFmt w:val="bullet"/>
      <w:lvlText w:val=""/>
      <w:lvlJc w:val="left"/>
      <w:pPr>
        <w:ind w:left="4500" w:hanging="360"/>
      </w:pPr>
      <w:rPr>
        <w:rFonts w:ascii="Wingdings" w:hAnsi="Wingdings" w:hint="default"/>
      </w:rPr>
    </w:lvl>
    <w:lvl w:ilvl="6">
      <w:start w:val="1"/>
      <w:numFmt w:val="bullet"/>
      <w:lvlText w:val=""/>
      <w:lvlJc w:val="left"/>
      <w:pPr>
        <w:ind w:left="5220" w:hanging="360"/>
      </w:pPr>
      <w:rPr>
        <w:rFonts w:ascii="Symbol" w:hAnsi="Symbol" w:hint="default"/>
      </w:rPr>
    </w:lvl>
    <w:lvl w:ilvl="7">
      <w:start w:val="1"/>
      <w:numFmt w:val="bullet"/>
      <w:lvlText w:val="o"/>
      <w:lvlJc w:val="left"/>
      <w:pPr>
        <w:ind w:left="5940" w:hanging="360"/>
      </w:pPr>
      <w:rPr>
        <w:rFonts w:ascii="Courier New" w:hAnsi="Courier New" w:cs="Courier New" w:hint="default"/>
      </w:rPr>
    </w:lvl>
    <w:lvl w:ilvl="8">
      <w:start w:val="1"/>
      <w:numFmt w:val="bullet"/>
      <w:lvlText w:val=""/>
      <w:lvlJc w:val="left"/>
      <w:pPr>
        <w:ind w:left="6660" w:hanging="360"/>
      </w:pPr>
      <w:rPr>
        <w:rFonts w:ascii="Wingdings" w:hAnsi="Wingdings" w:hint="default"/>
      </w:rPr>
    </w:lvl>
  </w:abstractNum>
  <w:abstractNum w:abstractNumId="44" w15:restartNumberingAfterBreak="0">
    <w:nsid w:val="7B3A3B5C"/>
    <w:multiLevelType w:val="hybridMultilevel"/>
    <w:tmpl w:val="0986D5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5" w15:restartNumberingAfterBreak="0">
    <w:nsid w:val="7DCB3019"/>
    <w:multiLevelType w:val="hybridMultilevel"/>
    <w:tmpl w:val="457E6BFE"/>
    <w:lvl w:ilvl="0" w:tplc="04210011">
      <w:start w:val="1"/>
      <w:numFmt w:val="decimal"/>
      <w:lvlText w:val="%1."/>
      <w:lvlJc w:val="left"/>
      <w:pPr>
        <w:ind w:left="390" w:hanging="360"/>
      </w:pPr>
      <w:rPr>
        <w:rFonts w:hint="default"/>
        <w:b/>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num w:numId="1">
    <w:abstractNumId w:val="0"/>
  </w:num>
  <w:num w:numId="2">
    <w:abstractNumId w:val="6"/>
  </w:num>
  <w:num w:numId="3">
    <w:abstractNumId w:val="12"/>
  </w:num>
  <w:num w:numId="4">
    <w:abstractNumId w:val="7"/>
  </w:num>
  <w:num w:numId="5">
    <w:abstractNumId w:val="36"/>
  </w:num>
  <w:num w:numId="6">
    <w:abstractNumId w:val="31"/>
  </w:num>
  <w:num w:numId="7">
    <w:abstractNumId w:val="13"/>
  </w:num>
  <w:num w:numId="8">
    <w:abstractNumId w:val="18"/>
  </w:num>
  <w:num w:numId="9">
    <w:abstractNumId w:val="33"/>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1"/>
  </w:num>
  <w:num w:numId="15">
    <w:abstractNumId w:val="39"/>
  </w:num>
  <w:num w:numId="16">
    <w:abstractNumId w:val="26"/>
  </w:num>
  <w:num w:numId="17">
    <w:abstractNumId w:val="44"/>
  </w:num>
  <w:num w:numId="18">
    <w:abstractNumId w:val="35"/>
  </w:num>
  <w:num w:numId="19">
    <w:abstractNumId w:val="9"/>
  </w:num>
  <w:num w:numId="20">
    <w:abstractNumId w:val="42"/>
  </w:num>
  <w:num w:numId="21">
    <w:abstractNumId w:val="25"/>
  </w:num>
  <w:num w:numId="22">
    <w:abstractNumId w:val="29"/>
  </w:num>
  <w:num w:numId="23">
    <w:abstractNumId w:val="27"/>
  </w:num>
  <w:num w:numId="24">
    <w:abstractNumId w:val="23"/>
  </w:num>
  <w:num w:numId="25">
    <w:abstractNumId w:val="38"/>
  </w:num>
  <w:num w:numId="26">
    <w:abstractNumId w:val="37"/>
  </w:num>
  <w:num w:numId="27">
    <w:abstractNumId w:val="21"/>
  </w:num>
  <w:num w:numId="28">
    <w:abstractNumId w:val="3"/>
  </w:num>
  <w:num w:numId="29">
    <w:abstractNumId w:val="45"/>
  </w:num>
  <w:num w:numId="30">
    <w:abstractNumId w:val="24"/>
  </w:num>
  <w:num w:numId="31">
    <w:abstractNumId w:val="40"/>
  </w:num>
  <w:num w:numId="32">
    <w:abstractNumId w:val="22"/>
  </w:num>
  <w:num w:numId="33">
    <w:abstractNumId w:val="34"/>
  </w:num>
  <w:num w:numId="34">
    <w:abstractNumId w:val="41"/>
  </w:num>
  <w:num w:numId="35">
    <w:abstractNumId w:val="28"/>
  </w:num>
  <w:num w:numId="36">
    <w:abstractNumId w:val="2"/>
  </w:num>
  <w:num w:numId="37">
    <w:abstractNumId w:val="16"/>
  </w:num>
  <w:num w:numId="38">
    <w:abstractNumId w:val="19"/>
  </w:num>
  <w:num w:numId="39">
    <w:abstractNumId w:val="43"/>
  </w:num>
  <w:num w:numId="40">
    <w:abstractNumId w:val="8"/>
  </w:num>
  <w:num w:numId="41">
    <w:abstractNumId w:val="4"/>
  </w:num>
  <w:num w:numId="42">
    <w:abstractNumId w:val="32"/>
  </w:num>
  <w:num w:numId="43">
    <w:abstractNumId w:val="20"/>
  </w:num>
  <w:num w:numId="44">
    <w:abstractNumId w:val="10"/>
  </w:num>
  <w:num w:numId="45">
    <w:abstractNumId w:val="30"/>
  </w:num>
  <w:num w:numId="46">
    <w:abstractNumId w:val="5"/>
  </w:num>
  <w:num w:numId="47">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hyphenationZone w:val="357"/>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6E3A"/>
    <w:rsid w:val="00000DE4"/>
    <w:rsid w:val="00000EDE"/>
    <w:rsid w:val="00001344"/>
    <w:rsid w:val="000013FF"/>
    <w:rsid w:val="00001B67"/>
    <w:rsid w:val="000037BF"/>
    <w:rsid w:val="00004704"/>
    <w:rsid w:val="00004F84"/>
    <w:rsid w:val="0000540E"/>
    <w:rsid w:val="00005FC0"/>
    <w:rsid w:val="00006F6C"/>
    <w:rsid w:val="0000734F"/>
    <w:rsid w:val="0001066F"/>
    <w:rsid w:val="00011E2B"/>
    <w:rsid w:val="00011EBE"/>
    <w:rsid w:val="00011F82"/>
    <w:rsid w:val="00012190"/>
    <w:rsid w:val="00012C15"/>
    <w:rsid w:val="00012C77"/>
    <w:rsid w:val="00012FBF"/>
    <w:rsid w:val="00013DC1"/>
    <w:rsid w:val="000144B9"/>
    <w:rsid w:val="00014948"/>
    <w:rsid w:val="00014EBE"/>
    <w:rsid w:val="00015B37"/>
    <w:rsid w:val="000161AB"/>
    <w:rsid w:val="00016400"/>
    <w:rsid w:val="000167F7"/>
    <w:rsid w:val="00017E03"/>
    <w:rsid w:val="00021C85"/>
    <w:rsid w:val="0002223C"/>
    <w:rsid w:val="00023C15"/>
    <w:rsid w:val="00023F67"/>
    <w:rsid w:val="00023FCB"/>
    <w:rsid w:val="0002530B"/>
    <w:rsid w:val="00025AE1"/>
    <w:rsid w:val="00025B3F"/>
    <w:rsid w:val="00026015"/>
    <w:rsid w:val="00026115"/>
    <w:rsid w:val="000307F4"/>
    <w:rsid w:val="000307FE"/>
    <w:rsid w:val="00030812"/>
    <w:rsid w:val="00030CE2"/>
    <w:rsid w:val="00032DC0"/>
    <w:rsid w:val="0003377F"/>
    <w:rsid w:val="00033E98"/>
    <w:rsid w:val="000365F8"/>
    <w:rsid w:val="00036680"/>
    <w:rsid w:val="000406B8"/>
    <w:rsid w:val="00040FE7"/>
    <w:rsid w:val="000411FE"/>
    <w:rsid w:val="00041DA7"/>
    <w:rsid w:val="00042CEA"/>
    <w:rsid w:val="0004364F"/>
    <w:rsid w:val="000452A8"/>
    <w:rsid w:val="00045AA9"/>
    <w:rsid w:val="00045C88"/>
    <w:rsid w:val="00045DB3"/>
    <w:rsid w:val="0005096C"/>
    <w:rsid w:val="0005105B"/>
    <w:rsid w:val="0005149A"/>
    <w:rsid w:val="00051B54"/>
    <w:rsid w:val="00051E2F"/>
    <w:rsid w:val="00052A50"/>
    <w:rsid w:val="000531EE"/>
    <w:rsid w:val="00053BD5"/>
    <w:rsid w:val="000540AA"/>
    <w:rsid w:val="00054373"/>
    <w:rsid w:val="00054EAB"/>
    <w:rsid w:val="00055066"/>
    <w:rsid w:val="000559A1"/>
    <w:rsid w:val="00055E9A"/>
    <w:rsid w:val="000560F6"/>
    <w:rsid w:val="0005650D"/>
    <w:rsid w:val="000569D5"/>
    <w:rsid w:val="00057A4F"/>
    <w:rsid w:val="00060052"/>
    <w:rsid w:val="0006121A"/>
    <w:rsid w:val="000615CC"/>
    <w:rsid w:val="000619E8"/>
    <w:rsid w:val="00062BA8"/>
    <w:rsid w:val="00063CD0"/>
    <w:rsid w:val="0006487D"/>
    <w:rsid w:val="00064BA8"/>
    <w:rsid w:val="00064C3E"/>
    <w:rsid w:val="00064D04"/>
    <w:rsid w:val="000658C2"/>
    <w:rsid w:val="0006591E"/>
    <w:rsid w:val="00066AD6"/>
    <w:rsid w:val="00066FD6"/>
    <w:rsid w:val="00067799"/>
    <w:rsid w:val="00067C3F"/>
    <w:rsid w:val="00067F56"/>
    <w:rsid w:val="00070C5D"/>
    <w:rsid w:val="00070F18"/>
    <w:rsid w:val="00071C42"/>
    <w:rsid w:val="000727B7"/>
    <w:rsid w:val="0007404F"/>
    <w:rsid w:val="00074411"/>
    <w:rsid w:val="00074B4F"/>
    <w:rsid w:val="0007504E"/>
    <w:rsid w:val="00075154"/>
    <w:rsid w:val="0007541B"/>
    <w:rsid w:val="00075BD9"/>
    <w:rsid w:val="00075D11"/>
    <w:rsid w:val="0007659C"/>
    <w:rsid w:val="00076944"/>
    <w:rsid w:val="00076975"/>
    <w:rsid w:val="00080076"/>
    <w:rsid w:val="000800C8"/>
    <w:rsid w:val="00080A15"/>
    <w:rsid w:val="00080BE3"/>
    <w:rsid w:val="0008279A"/>
    <w:rsid w:val="00082F56"/>
    <w:rsid w:val="00084805"/>
    <w:rsid w:val="00085D93"/>
    <w:rsid w:val="000861C2"/>
    <w:rsid w:val="00086699"/>
    <w:rsid w:val="000866E0"/>
    <w:rsid w:val="00086B2C"/>
    <w:rsid w:val="000870B2"/>
    <w:rsid w:val="000874A6"/>
    <w:rsid w:val="000910D0"/>
    <w:rsid w:val="00091F7E"/>
    <w:rsid w:val="0009311F"/>
    <w:rsid w:val="000936A2"/>
    <w:rsid w:val="000938B9"/>
    <w:rsid w:val="00093AFB"/>
    <w:rsid w:val="00094D8E"/>
    <w:rsid w:val="000957CE"/>
    <w:rsid w:val="000959B9"/>
    <w:rsid w:val="00095B36"/>
    <w:rsid w:val="00096740"/>
    <w:rsid w:val="000A04E5"/>
    <w:rsid w:val="000A2838"/>
    <w:rsid w:val="000A2A34"/>
    <w:rsid w:val="000A32D1"/>
    <w:rsid w:val="000A3E08"/>
    <w:rsid w:val="000A5585"/>
    <w:rsid w:val="000A59FC"/>
    <w:rsid w:val="000A5A4D"/>
    <w:rsid w:val="000A7287"/>
    <w:rsid w:val="000A7512"/>
    <w:rsid w:val="000A7BE3"/>
    <w:rsid w:val="000B0433"/>
    <w:rsid w:val="000B10E1"/>
    <w:rsid w:val="000B1F7E"/>
    <w:rsid w:val="000B24AB"/>
    <w:rsid w:val="000B39A7"/>
    <w:rsid w:val="000B54FC"/>
    <w:rsid w:val="000B66B4"/>
    <w:rsid w:val="000B77F1"/>
    <w:rsid w:val="000C1967"/>
    <w:rsid w:val="000C26FC"/>
    <w:rsid w:val="000C2EC8"/>
    <w:rsid w:val="000C301E"/>
    <w:rsid w:val="000C31E0"/>
    <w:rsid w:val="000C3490"/>
    <w:rsid w:val="000C3B84"/>
    <w:rsid w:val="000C4B96"/>
    <w:rsid w:val="000C4BAB"/>
    <w:rsid w:val="000C4D93"/>
    <w:rsid w:val="000C500F"/>
    <w:rsid w:val="000C553F"/>
    <w:rsid w:val="000C56C8"/>
    <w:rsid w:val="000C6E8B"/>
    <w:rsid w:val="000C7060"/>
    <w:rsid w:val="000C74C0"/>
    <w:rsid w:val="000D0756"/>
    <w:rsid w:val="000D0C09"/>
    <w:rsid w:val="000D0C3B"/>
    <w:rsid w:val="000D1CBE"/>
    <w:rsid w:val="000D236A"/>
    <w:rsid w:val="000D33B1"/>
    <w:rsid w:val="000D3D7C"/>
    <w:rsid w:val="000D416B"/>
    <w:rsid w:val="000D62BB"/>
    <w:rsid w:val="000D65FE"/>
    <w:rsid w:val="000D6BB4"/>
    <w:rsid w:val="000D77E8"/>
    <w:rsid w:val="000D78F7"/>
    <w:rsid w:val="000E09A7"/>
    <w:rsid w:val="000E0AF1"/>
    <w:rsid w:val="000E0C10"/>
    <w:rsid w:val="000E13A1"/>
    <w:rsid w:val="000E1491"/>
    <w:rsid w:val="000E1710"/>
    <w:rsid w:val="000E1AEF"/>
    <w:rsid w:val="000E1D22"/>
    <w:rsid w:val="000E1FE2"/>
    <w:rsid w:val="000E30AC"/>
    <w:rsid w:val="000E458E"/>
    <w:rsid w:val="000E46D2"/>
    <w:rsid w:val="000E4911"/>
    <w:rsid w:val="000E79A7"/>
    <w:rsid w:val="000E7C91"/>
    <w:rsid w:val="000F0169"/>
    <w:rsid w:val="000F0FFA"/>
    <w:rsid w:val="000F163E"/>
    <w:rsid w:val="000F206D"/>
    <w:rsid w:val="000F2606"/>
    <w:rsid w:val="000F2ABD"/>
    <w:rsid w:val="000F2EE4"/>
    <w:rsid w:val="000F3156"/>
    <w:rsid w:val="000F32B3"/>
    <w:rsid w:val="000F5602"/>
    <w:rsid w:val="000F5935"/>
    <w:rsid w:val="000F646B"/>
    <w:rsid w:val="000F6AF3"/>
    <w:rsid w:val="00100849"/>
    <w:rsid w:val="001009B1"/>
    <w:rsid w:val="00100CC6"/>
    <w:rsid w:val="00101431"/>
    <w:rsid w:val="0010266A"/>
    <w:rsid w:val="0010284E"/>
    <w:rsid w:val="00103A54"/>
    <w:rsid w:val="00104D0C"/>
    <w:rsid w:val="0010615A"/>
    <w:rsid w:val="00106C0C"/>
    <w:rsid w:val="00107B97"/>
    <w:rsid w:val="00107EA6"/>
    <w:rsid w:val="00110521"/>
    <w:rsid w:val="00110CC9"/>
    <w:rsid w:val="001113F5"/>
    <w:rsid w:val="0011212A"/>
    <w:rsid w:val="00112215"/>
    <w:rsid w:val="00112548"/>
    <w:rsid w:val="00113F1E"/>
    <w:rsid w:val="0011407C"/>
    <w:rsid w:val="00114409"/>
    <w:rsid w:val="00115009"/>
    <w:rsid w:val="001151E9"/>
    <w:rsid w:val="00115739"/>
    <w:rsid w:val="00117992"/>
    <w:rsid w:val="00120D6C"/>
    <w:rsid w:val="00122847"/>
    <w:rsid w:val="001236C4"/>
    <w:rsid w:val="001248F7"/>
    <w:rsid w:val="00124F99"/>
    <w:rsid w:val="0012559B"/>
    <w:rsid w:val="001261A1"/>
    <w:rsid w:val="001266AB"/>
    <w:rsid w:val="00127AA8"/>
    <w:rsid w:val="0013000B"/>
    <w:rsid w:val="00131734"/>
    <w:rsid w:val="0013445D"/>
    <w:rsid w:val="001345C1"/>
    <w:rsid w:val="00134ADC"/>
    <w:rsid w:val="001353E0"/>
    <w:rsid w:val="001365BD"/>
    <w:rsid w:val="00136898"/>
    <w:rsid w:val="001412F5"/>
    <w:rsid w:val="001417D8"/>
    <w:rsid w:val="001417DC"/>
    <w:rsid w:val="001419C1"/>
    <w:rsid w:val="00141FED"/>
    <w:rsid w:val="001428D4"/>
    <w:rsid w:val="001436C5"/>
    <w:rsid w:val="00143845"/>
    <w:rsid w:val="001442D3"/>
    <w:rsid w:val="001449B6"/>
    <w:rsid w:val="001450D0"/>
    <w:rsid w:val="001454D1"/>
    <w:rsid w:val="00145722"/>
    <w:rsid w:val="00145DE1"/>
    <w:rsid w:val="0014680F"/>
    <w:rsid w:val="00147252"/>
    <w:rsid w:val="001502D3"/>
    <w:rsid w:val="001503EB"/>
    <w:rsid w:val="00150585"/>
    <w:rsid w:val="0015182C"/>
    <w:rsid w:val="00151DCE"/>
    <w:rsid w:val="001522C2"/>
    <w:rsid w:val="001529F5"/>
    <w:rsid w:val="00152E33"/>
    <w:rsid w:val="00153303"/>
    <w:rsid w:val="00153959"/>
    <w:rsid w:val="00154169"/>
    <w:rsid w:val="00155C50"/>
    <w:rsid w:val="00157814"/>
    <w:rsid w:val="0016197C"/>
    <w:rsid w:val="00161D7F"/>
    <w:rsid w:val="00162888"/>
    <w:rsid w:val="00163683"/>
    <w:rsid w:val="00163A3A"/>
    <w:rsid w:val="0016446C"/>
    <w:rsid w:val="001651DB"/>
    <w:rsid w:val="00166398"/>
    <w:rsid w:val="00167005"/>
    <w:rsid w:val="0017054C"/>
    <w:rsid w:val="0017126F"/>
    <w:rsid w:val="00171359"/>
    <w:rsid w:val="00171D24"/>
    <w:rsid w:val="00172150"/>
    <w:rsid w:val="00172C9B"/>
    <w:rsid w:val="001730B8"/>
    <w:rsid w:val="00173277"/>
    <w:rsid w:val="00173C5F"/>
    <w:rsid w:val="00174815"/>
    <w:rsid w:val="00176B8B"/>
    <w:rsid w:val="00176FBE"/>
    <w:rsid w:val="00177428"/>
    <w:rsid w:val="0017776D"/>
    <w:rsid w:val="00180515"/>
    <w:rsid w:val="00180B32"/>
    <w:rsid w:val="0018172B"/>
    <w:rsid w:val="00183476"/>
    <w:rsid w:val="00183A91"/>
    <w:rsid w:val="00183F2A"/>
    <w:rsid w:val="00184397"/>
    <w:rsid w:val="001845A3"/>
    <w:rsid w:val="00185468"/>
    <w:rsid w:val="00187394"/>
    <w:rsid w:val="0018742A"/>
    <w:rsid w:val="00187AF1"/>
    <w:rsid w:val="001904A0"/>
    <w:rsid w:val="00191160"/>
    <w:rsid w:val="00191547"/>
    <w:rsid w:val="00191A25"/>
    <w:rsid w:val="00192822"/>
    <w:rsid w:val="00193342"/>
    <w:rsid w:val="00193DEF"/>
    <w:rsid w:val="00194358"/>
    <w:rsid w:val="00195B23"/>
    <w:rsid w:val="00196719"/>
    <w:rsid w:val="00196759"/>
    <w:rsid w:val="00196BA7"/>
    <w:rsid w:val="001A03E0"/>
    <w:rsid w:val="001A0746"/>
    <w:rsid w:val="001A1AD0"/>
    <w:rsid w:val="001A2C85"/>
    <w:rsid w:val="001A5010"/>
    <w:rsid w:val="001A57C2"/>
    <w:rsid w:val="001A619B"/>
    <w:rsid w:val="001A6EE7"/>
    <w:rsid w:val="001A76D4"/>
    <w:rsid w:val="001A78DF"/>
    <w:rsid w:val="001B0287"/>
    <w:rsid w:val="001B0454"/>
    <w:rsid w:val="001B0F1A"/>
    <w:rsid w:val="001B115B"/>
    <w:rsid w:val="001B1377"/>
    <w:rsid w:val="001B174D"/>
    <w:rsid w:val="001B19F1"/>
    <w:rsid w:val="001B2260"/>
    <w:rsid w:val="001B28CB"/>
    <w:rsid w:val="001B398A"/>
    <w:rsid w:val="001B4279"/>
    <w:rsid w:val="001B4AEA"/>
    <w:rsid w:val="001B4C0D"/>
    <w:rsid w:val="001B4EA5"/>
    <w:rsid w:val="001B5486"/>
    <w:rsid w:val="001B55C2"/>
    <w:rsid w:val="001B5C49"/>
    <w:rsid w:val="001B6079"/>
    <w:rsid w:val="001B6351"/>
    <w:rsid w:val="001B79E1"/>
    <w:rsid w:val="001C0D07"/>
    <w:rsid w:val="001C0EA2"/>
    <w:rsid w:val="001C1935"/>
    <w:rsid w:val="001C1AB5"/>
    <w:rsid w:val="001C2E75"/>
    <w:rsid w:val="001C352C"/>
    <w:rsid w:val="001C3794"/>
    <w:rsid w:val="001C407E"/>
    <w:rsid w:val="001C4654"/>
    <w:rsid w:val="001C468C"/>
    <w:rsid w:val="001C48AA"/>
    <w:rsid w:val="001C49D8"/>
    <w:rsid w:val="001C4CB1"/>
    <w:rsid w:val="001C6943"/>
    <w:rsid w:val="001C7309"/>
    <w:rsid w:val="001C74D5"/>
    <w:rsid w:val="001C7550"/>
    <w:rsid w:val="001D0129"/>
    <w:rsid w:val="001D114F"/>
    <w:rsid w:val="001D2118"/>
    <w:rsid w:val="001D30D6"/>
    <w:rsid w:val="001D310F"/>
    <w:rsid w:val="001D34D0"/>
    <w:rsid w:val="001D47A2"/>
    <w:rsid w:val="001D4875"/>
    <w:rsid w:val="001D4BF0"/>
    <w:rsid w:val="001D5B64"/>
    <w:rsid w:val="001D5DE0"/>
    <w:rsid w:val="001D6389"/>
    <w:rsid w:val="001D6E27"/>
    <w:rsid w:val="001D7A57"/>
    <w:rsid w:val="001D7A97"/>
    <w:rsid w:val="001E2098"/>
    <w:rsid w:val="001E22A4"/>
    <w:rsid w:val="001E24FA"/>
    <w:rsid w:val="001E288B"/>
    <w:rsid w:val="001E5887"/>
    <w:rsid w:val="001E670C"/>
    <w:rsid w:val="001F036C"/>
    <w:rsid w:val="001F085A"/>
    <w:rsid w:val="001F0F6D"/>
    <w:rsid w:val="001F15FE"/>
    <w:rsid w:val="001F186A"/>
    <w:rsid w:val="001F1D55"/>
    <w:rsid w:val="001F1E7A"/>
    <w:rsid w:val="001F2025"/>
    <w:rsid w:val="001F21DC"/>
    <w:rsid w:val="001F2AA1"/>
    <w:rsid w:val="001F2B8D"/>
    <w:rsid w:val="001F31C3"/>
    <w:rsid w:val="001F41DD"/>
    <w:rsid w:val="001F48D4"/>
    <w:rsid w:val="001F55A3"/>
    <w:rsid w:val="001F72E1"/>
    <w:rsid w:val="001F7459"/>
    <w:rsid w:val="001F7E60"/>
    <w:rsid w:val="001F7F34"/>
    <w:rsid w:val="00201CE8"/>
    <w:rsid w:val="00202BA3"/>
    <w:rsid w:val="002042C0"/>
    <w:rsid w:val="002054A2"/>
    <w:rsid w:val="00205C67"/>
    <w:rsid w:val="002063D2"/>
    <w:rsid w:val="00207498"/>
    <w:rsid w:val="0020798E"/>
    <w:rsid w:val="00207A31"/>
    <w:rsid w:val="00207BF1"/>
    <w:rsid w:val="00207EF6"/>
    <w:rsid w:val="002104F9"/>
    <w:rsid w:val="002108E0"/>
    <w:rsid w:val="00211204"/>
    <w:rsid w:val="002113F5"/>
    <w:rsid w:val="00211BD6"/>
    <w:rsid w:val="00212703"/>
    <w:rsid w:val="002135B0"/>
    <w:rsid w:val="00214337"/>
    <w:rsid w:val="00215785"/>
    <w:rsid w:val="00215A79"/>
    <w:rsid w:val="00216190"/>
    <w:rsid w:val="0021686A"/>
    <w:rsid w:val="0021783B"/>
    <w:rsid w:val="00217B25"/>
    <w:rsid w:val="002218E5"/>
    <w:rsid w:val="00221911"/>
    <w:rsid w:val="002223EC"/>
    <w:rsid w:val="002229EB"/>
    <w:rsid w:val="00223112"/>
    <w:rsid w:val="00223489"/>
    <w:rsid w:val="00225993"/>
    <w:rsid w:val="00226015"/>
    <w:rsid w:val="00226262"/>
    <w:rsid w:val="002262BD"/>
    <w:rsid w:val="00227526"/>
    <w:rsid w:val="0022791C"/>
    <w:rsid w:val="00230ADC"/>
    <w:rsid w:val="00231C47"/>
    <w:rsid w:val="0023253A"/>
    <w:rsid w:val="00232D4F"/>
    <w:rsid w:val="00233C4B"/>
    <w:rsid w:val="00233F5A"/>
    <w:rsid w:val="002349EF"/>
    <w:rsid w:val="00234A79"/>
    <w:rsid w:val="00234F06"/>
    <w:rsid w:val="00234F6C"/>
    <w:rsid w:val="00235EAB"/>
    <w:rsid w:val="00236023"/>
    <w:rsid w:val="00236322"/>
    <w:rsid w:val="00236868"/>
    <w:rsid w:val="002369AB"/>
    <w:rsid w:val="002406DC"/>
    <w:rsid w:val="00240D79"/>
    <w:rsid w:val="00242537"/>
    <w:rsid w:val="00242F99"/>
    <w:rsid w:val="00243279"/>
    <w:rsid w:val="00243B50"/>
    <w:rsid w:val="002444E3"/>
    <w:rsid w:val="0024528C"/>
    <w:rsid w:val="002458FC"/>
    <w:rsid w:val="00245C1C"/>
    <w:rsid w:val="002461DB"/>
    <w:rsid w:val="00246BF3"/>
    <w:rsid w:val="002476F4"/>
    <w:rsid w:val="0025211A"/>
    <w:rsid w:val="00252169"/>
    <w:rsid w:val="002543E0"/>
    <w:rsid w:val="00254411"/>
    <w:rsid w:val="002545B5"/>
    <w:rsid w:val="00254B2C"/>
    <w:rsid w:val="00255507"/>
    <w:rsid w:val="00255656"/>
    <w:rsid w:val="00255A3E"/>
    <w:rsid w:val="00256330"/>
    <w:rsid w:val="0025660B"/>
    <w:rsid w:val="00257600"/>
    <w:rsid w:val="002576A0"/>
    <w:rsid w:val="002576C4"/>
    <w:rsid w:val="002576F7"/>
    <w:rsid w:val="00257D1E"/>
    <w:rsid w:val="00257EB9"/>
    <w:rsid w:val="00260930"/>
    <w:rsid w:val="002623E1"/>
    <w:rsid w:val="00262865"/>
    <w:rsid w:val="002634DC"/>
    <w:rsid w:val="0026468C"/>
    <w:rsid w:val="00264C66"/>
    <w:rsid w:val="00265BC7"/>
    <w:rsid w:val="0026632E"/>
    <w:rsid w:val="002665F3"/>
    <w:rsid w:val="002672BB"/>
    <w:rsid w:val="00267AA7"/>
    <w:rsid w:val="00267EDD"/>
    <w:rsid w:val="002708F3"/>
    <w:rsid w:val="00271766"/>
    <w:rsid w:val="00271A12"/>
    <w:rsid w:val="00271CBF"/>
    <w:rsid w:val="00272563"/>
    <w:rsid w:val="0027285C"/>
    <w:rsid w:val="00272B8B"/>
    <w:rsid w:val="0027401B"/>
    <w:rsid w:val="00275A72"/>
    <w:rsid w:val="00275AA1"/>
    <w:rsid w:val="00275C15"/>
    <w:rsid w:val="00277CC3"/>
    <w:rsid w:val="00277E2F"/>
    <w:rsid w:val="00280D12"/>
    <w:rsid w:val="00281F6B"/>
    <w:rsid w:val="00283AAE"/>
    <w:rsid w:val="00283E01"/>
    <w:rsid w:val="00284A93"/>
    <w:rsid w:val="002851A9"/>
    <w:rsid w:val="00286D9D"/>
    <w:rsid w:val="00287D81"/>
    <w:rsid w:val="0029146A"/>
    <w:rsid w:val="00294816"/>
    <w:rsid w:val="00294A62"/>
    <w:rsid w:val="002956A5"/>
    <w:rsid w:val="00296223"/>
    <w:rsid w:val="00296258"/>
    <w:rsid w:val="00296962"/>
    <w:rsid w:val="002975C5"/>
    <w:rsid w:val="00297E55"/>
    <w:rsid w:val="002A0165"/>
    <w:rsid w:val="002A04DB"/>
    <w:rsid w:val="002A09A3"/>
    <w:rsid w:val="002A0BA2"/>
    <w:rsid w:val="002A111A"/>
    <w:rsid w:val="002A1C38"/>
    <w:rsid w:val="002A22B2"/>
    <w:rsid w:val="002A32E4"/>
    <w:rsid w:val="002A388B"/>
    <w:rsid w:val="002A4461"/>
    <w:rsid w:val="002A45B2"/>
    <w:rsid w:val="002A4F7C"/>
    <w:rsid w:val="002A7547"/>
    <w:rsid w:val="002A7B56"/>
    <w:rsid w:val="002B0760"/>
    <w:rsid w:val="002B2190"/>
    <w:rsid w:val="002B2671"/>
    <w:rsid w:val="002B2800"/>
    <w:rsid w:val="002B2BFE"/>
    <w:rsid w:val="002B338C"/>
    <w:rsid w:val="002B3A62"/>
    <w:rsid w:val="002B504F"/>
    <w:rsid w:val="002B50CE"/>
    <w:rsid w:val="002B57E7"/>
    <w:rsid w:val="002B6A4F"/>
    <w:rsid w:val="002B7AB2"/>
    <w:rsid w:val="002C018D"/>
    <w:rsid w:val="002C06C4"/>
    <w:rsid w:val="002C172F"/>
    <w:rsid w:val="002C2855"/>
    <w:rsid w:val="002C3899"/>
    <w:rsid w:val="002C3D58"/>
    <w:rsid w:val="002C7023"/>
    <w:rsid w:val="002C71FA"/>
    <w:rsid w:val="002C7ED2"/>
    <w:rsid w:val="002D0813"/>
    <w:rsid w:val="002D0A79"/>
    <w:rsid w:val="002D1739"/>
    <w:rsid w:val="002D32A5"/>
    <w:rsid w:val="002D50DA"/>
    <w:rsid w:val="002D5EDE"/>
    <w:rsid w:val="002D7075"/>
    <w:rsid w:val="002E0E97"/>
    <w:rsid w:val="002E104E"/>
    <w:rsid w:val="002E13EA"/>
    <w:rsid w:val="002E1C4E"/>
    <w:rsid w:val="002E3EBA"/>
    <w:rsid w:val="002E58C9"/>
    <w:rsid w:val="002E6C8A"/>
    <w:rsid w:val="002E6EC2"/>
    <w:rsid w:val="002E7F29"/>
    <w:rsid w:val="002F078F"/>
    <w:rsid w:val="002F2544"/>
    <w:rsid w:val="002F27BC"/>
    <w:rsid w:val="002F3E3B"/>
    <w:rsid w:val="002F57D5"/>
    <w:rsid w:val="002F5E88"/>
    <w:rsid w:val="002F6B8E"/>
    <w:rsid w:val="002F6FEE"/>
    <w:rsid w:val="002F72E3"/>
    <w:rsid w:val="002F7774"/>
    <w:rsid w:val="002F788A"/>
    <w:rsid w:val="002F7BF8"/>
    <w:rsid w:val="00300C60"/>
    <w:rsid w:val="0030182C"/>
    <w:rsid w:val="00301CAC"/>
    <w:rsid w:val="00301E66"/>
    <w:rsid w:val="003020AD"/>
    <w:rsid w:val="00302653"/>
    <w:rsid w:val="0030371F"/>
    <w:rsid w:val="00304905"/>
    <w:rsid w:val="003065C2"/>
    <w:rsid w:val="0030668F"/>
    <w:rsid w:val="0030676E"/>
    <w:rsid w:val="0030677A"/>
    <w:rsid w:val="00306C8A"/>
    <w:rsid w:val="00307F80"/>
    <w:rsid w:val="00311B8A"/>
    <w:rsid w:val="00311E25"/>
    <w:rsid w:val="00312446"/>
    <w:rsid w:val="00314E98"/>
    <w:rsid w:val="0031594A"/>
    <w:rsid w:val="0031689E"/>
    <w:rsid w:val="00316C07"/>
    <w:rsid w:val="003171AA"/>
    <w:rsid w:val="0032072A"/>
    <w:rsid w:val="00320BFB"/>
    <w:rsid w:val="00322809"/>
    <w:rsid w:val="00322A05"/>
    <w:rsid w:val="003237F9"/>
    <w:rsid w:val="00324181"/>
    <w:rsid w:val="003241CF"/>
    <w:rsid w:val="0032481A"/>
    <w:rsid w:val="0032582D"/>
    <w:rsid w:val="00325C49"/>
    <w:rsid w:val="00325D74"/>
    <w:rsid w:val="003262AC"/>
    <w:rsid w:val="00326988"/>
    <w:rsid w:val="00327456"/>
    <w:rsid w:val="003274AA"/>
    <w:rsid w:val="0032787B"/>
    <w:rsid w:val="00331BDB"/>
    <w:rsid w:val="00331CCE"/>
    <w:rsid w:val="003329DA"/>
    <w:rsid w:val="00333321"/>
    <w:rsid w:val="00336231"/>
    <w:rsid w:val="00336A04"/>
    <w:rsid w:val="00340985"/>
    <w:rsid w:val="00340993"/>
    <w:rsid w:val="00341D23"/>
    <w:rsid w:val="003428D6"/>
    <w:rsid w:val="00342AA6"/>
    <w:rsid w:val="00343B8D"/>
    <w:rsid w:val="00343E65"/>
    <w:rsid w:val="00344E0E"/>
    <w:rsid w:val="00344E1C"/>
    <w:rsid w:val="00347665"/>
    <w:rsid w:val="00350240"/>
    <w:rsid w:val="00351DFE"/>
    <w:rsid w:val="00351EFE"/>
    <w:rsid w:val="0035200A"/>
    <w:rsid w:val="003523CA"/>
    <w:rsid w:val="0035333D"/>
    <w:rsid w:val="003543D3"/>
    <w:rsid w:val="00354842"/>
    <w:rsid w:val="00354BCC"/>
    <w:rsid w:val="00354F84"/>
    <w:rsid w:val="00355318"/>
    <w:rsid w:val="00355543"/>
    <w:rsid w:val="0035671B"/>
    <w:rsid w:val="003575CF"/>
    <w:rsid w:val="00360C49"/>
    <w:rsid w:val="0036100D"/>
    <w:rsid w:val="003633DF"/>
    <w:rsid w:val="00364856"/>
    <w:rsid w:val="003660A0"/>
    <w:rsid w:val="00366AEC"/>
    <w:rsid w:val="00366C18"/>
    <w:rsid w:val="00366D67"/>
    <w:rsid w:val="003677C2"/>
    <w:rsid w:val="00367841"/>
    <w:rsid w:val="00367842"/>
    <w:rsid w:val="00372849"/>
    <w:rsid w:val="003728EE"/>
    <w:rsid w:val="00372C9C"/>
    <w:rsid w:val="00372F3E"/>
    <w:rsid w:val="00374401"/>
    <w:rsid w:val="00374BF2"/>
    <w:rsid w:val="00375DA1"/>
    <w:rsid w:val="00375FF7"/>
    <w:rsid w:val="00376013"/>
    <w:rsid w:val="00380343"/>
    <w:rsid w:val="0038038C"/>
    <w:rsid w:val="003816B9"/>
    <w:rsid w:val="00383B12"/>
    <w:rsid w:val="00384171"/>
    <w:rsid w:val="00384B72"/>
    <w:rsid w:val="00385EC6"/>
    <w:rsid w:val="00386002"/>
    <w:rsid w:val="00386017"/>
    <w:rsid w:val="00387942"/>
    <w:rsid w:val="00387F28"/>
    <w:rsid w:val="003914DB"/>
    <w:rsid w:val="00391CCF"/>
    <w:rsid w:val="003924CD"/>
    <w:rsid w:val="003927F6"/>
    <w:rsid w:val="00392AF9"/>
    <w:rsid w:val="00392F02"/>
    <w:rsid w:val="003932BC"/>
    <w:rsid w:val="0039481D"/>
    <w:rsid w:val="003953DF"/>
    <w:rsid w:val="00397D82"/>
    <w:rsid w:val="003A20D1"/>
    <w:rsid w:val="003A2FA0"/>
    <w:rsid w:val="003A3B60"/>
    <w:rsid w:val="003A44E5"/>
    <w:rsid w:val="003A48A0"/>
    <w:rsid w:val="003A579F"/>
    <w:rsid w:val="003A7597"/>
    <w:rsid w:val="003B0B59"/>
    <w:rsid w:val="003B105E"/>
    <w:rsid w:val="003B1420"/>
    <w:rsid w:val="003B2EBF"/>
    <w:rsid w:val="003B5A88"/>
    <w:rsid w:val="003B6448"/>
    <w:rsid w:val="003B7FF8"/>
    <w:rsid w:val="003C0D90"/>
    <w:rsid w:val="003C0EF3"/>
    <w:rsid w:val="003C2A98"/>
    <w:rsid w:val="003C48A0"/>
    <w:rsid w:val="003C49C3"/>
    <w:rsid w:val="003C5A2A"/>
    <w:rsid w:val="003C62A1"/>
    <w:rsid w:val="003C6795"/>
    <w:rsid w:val="003C6E09"/>
    <w:rsid w:val="003C71C3"/>
    <w:rsid w:val="003C7268"/>
    <w:rsid w:val="003C7BEF"/>
    <w:rsid w:val="003D14B0"/>
    <w:rsid w:val="003D1978"/>
    <w:rsid w:val="003D199C"/>
    <w:rsid w:val="003D2A0F"/>
    <w:rsid w:val="003D2F78"/>
    <w:rsid w:val="003D3AEE"/>
    <w:rsid w:val="003D40DE"/>
    <w:rsid w:val="003D52FB"/>
    <w:rsid w:val="003D5591"/>
    <w:rsid w:val="003D5EA0"/>
    <w:rsid w:val="003D617B"/>
    <w:rsid w:val="003D6622"/>
    <w:rsid w:val="003D781C"/>
    <w:rsid w:val="003D7C81"/>
    <w:rsid w:val="003D7F77"/>
    <w:rsid w:val="003E04FE"/>
    <w:rsid w:val="003E0C6D"/>
    <w:rsid w:val="003E1249"/>
    <w:rsid w:val="003E222C"/>
    <w:rsid w:val="003E247E"/>
    <w:rsid w:val="003E2FA7"/>
    <w:rsid w:val="003E3664"/>
    <w:rsid w:val="003E40BB"/>
    <w:rsid w:val="003E5096"/>
    <w:rsid w:val="003E510B"/>
    <w:rsid w:val="003E576E"/>
    <w:rsid w:val="003E6B49"/>
    <w:rsid w:val="003E7533"/>
    <w:rsid w:val="003F077E"/>
    <w:rsid w:val="003F07B0"/>
    <w:rsid w:val="003F11F7"/>
    <w:rsid w:val="003F1255"/>
    <w:rsid w:val="003F2158"/>
    <w:rsid w:val="003F2393"/>
    <w:rsid w:val="003F465E"/>
    <w:rsid w:val="003F4818"/>
    <w:rsid w:val="003F67FC"/>
    <w:rsid w:val="003F6CD9"/>
    <w:rsid w:val="003F7A82"/>
    <w:rsid w:val="00400B64"/>
    <w:rsid w:val="00401397"/>
    <w:rsid w:val="00403220"/>
    <w:rsid w:val="00403CAE"/>
    <w:rsid w:val="00403F62"/>
    <w:rsid w:val="00404443"/>
    <w:rsid w:val="004052EC"/>
    <w:rsid w:val="00405C7B"/>
    <w:rsid w:val="00406255"/>
    <w:rsid w:val="00406491"/>
    <w:rsid w:val="00407D6A"/>
    <w:rsid w:val="0041195A"/>
    <w:rsid w:val="00412C6D"/>
    <w:rsid w:val="00413596"/>
    <w:rsid w:val="0041504B"/>
    <w:rsid w:val="00415828"/>
    <w:rsid w:val="00416704"/>
    <w:rsid w:val="0041773E"/>
    <w:rsid w:val="00417760"/>
    <w:rsid w:val="004200D7"/>
    <w:rsid w:val="00422E6D"/>
    <w:rsid w:val="00423C41"/>
    <w:rsid w:val="00423C4D"/>
    <w:rsid w:val="00424889"/>
    <w:rsid w:val="00424B36"/>
    <w:rsid w:val="004258D0"/>
    <w:rsid w:val="00426FF6"/>
    <w:rsid w:val="00427F5E"/>
    <w:rsid w:val="0043102E"/>
    <w:rsid w:val="00431B50"/>
    <w:rsid w:val="00431F4E"/>
    <w:rsid w:val="00433891"/>
    <w:rsid w:val="004347FE"/>
    <w:rsid w:val="00434A41"/>
    <w:rsid w:val="00434AC4"/>
    <w:rsid w:val="00434C68"/>
    <w:rsid w:val="00435543"/>
    <w:rsid w:val="00435F9A"/>
    <w:rsid w:val="00436623"/>
    <w:rsid w:val="004373FB"/>
    <w:rsid w:val="00437698"/>
    <w:rsid w:val="004415B4"/>
    <w:rsid w:val="00441E06"/>
    <w:rsid w:val="00441EC3"/>
    <w:rsid w:val="004421C8"/>
    <w:rsid w:val="00442721"/>
    <w:rsid w:val="00442B56"/>
    <w:rsid w:val="00443FE3"/>
    <w:rsid w:val="00444BFF"/>
    <w:rsid w:val="0044579A"/>
    <w:rsid w:val="004463B5"/>
    <w:rsid w:val="00446943"/>
    <w:rsid w:val="00446AD2"/>
    <w:rsid w:val="004472B1"/>
    <w:rsid w:val="0044734C"/>
    <w:rsid w:val="00447493"/>
    <w:rsid w:val="004477B1"/>
    <w:rsid w:val="00447AE8"/>
    <w:rsid w:val="00450C7C"/>
    <w:rsid w:val="004515BC"/>
    <w:rsid w:val="0045168A"/>
    <w:rsid w:val="00451BDC"/>
    <w:rsid w:val="00452CC2"/>
    <w:rsid w:val="00453A7E"/>
    <w:rsid w:val="004542C2"/>
    <w:rsid w:val="004542CB"/>
    <w:rsid w:val="00454B09"/>
    <w:rsid w:val="00455B6F"/>
    <w:rsid w:val="00460026"/>
    <w:rsid w:val="0046022D"/>
    <w:rsid w:val="0046064F"/>
    <w:rsid w:val="00461CA9"/>
    <w:rsid w:val="00461EC7"/>
    <w:rsid w:val="004621EA"/>
    <w:rsid w:val="0046228D"/>
    <w:rsid w:val="004629E7"/>
    <w:rsid w:val="00466967"/>
    <w:rsid w:val="00466A3A"/>
    <w:rsid w:val="00466B64"/>
    <w:rsid w:val="00466F01"/>
    <w:rsid w:val="00466F56"/>
    <w:rsid w:val="00467F6F"/>
    <w:rsid w:val="0047051C"/>
    <w:rsid w:val="004717A3"/>
    <w:rsid w:val="00471C12"/>
    <w:rsid w:val="00472724"/>
    <w:rsid w:val="00473190"/>
    <w:rsid w:val="00473420"/>
    <w:rsid w:val="00473644"/>
    <w:rsid w:val="00474696"/>
    <w:rsid w:val="004804F7"/>
    <w:rsid w:val="004811ED"/>
    <w:rsid w:val="0048271A"/>
    <w:rsid w:val="004828F1"/>
    <w:rsid w:val="00482929"/>
    <w:rsid w:val="004837F4"/>
    <w:rsid w:val="004838EC"/>
    <w:rsid w:val="00483D95"/>
    <w:rsid w:val="00485064"/>
    <w:rsid w:val="00485643"/>
    <w:rsid w:val="00485897"/>
    <w:rsid w:val="004861C1"/>
    <w:rsid w:val="00486DCB"/>
    <w:rsid w:val="0048712E"/>
    <w:rsid w:val="004875A0"/>
    <w:rsid w:val="00487857"/>
    <w:rsid w:val="00490D8B"/>
    <w:rsid w:val="004913EB"/>
    <w:rsid w:val="00491C50"/>
    <w:rsid w:val="00492AF3"/>
    <w:rsid w:val="004943DC"/>
    <w:rsid w:val="004947F9"/>
    <w:rsid w:val="004951ED"/>
    <w:rsid w:val="004955A8"/>
    <w:rsid w:val="004956E8"/>
    <w:rsid w:val="00496061"/>
    <w:rsid w:val="004962FE"/>
    <w:rsid w:val="004969C1"/>
    <w:rsid w:val="004974F1"/>
    <w:rsid w:val="004A0337"/>
    <w:rsid w:val="004A10FC"/>
    <w:rsid w:val="004A14BD"/>
    <w:rsid w:val="004A37CD"/>
    <w:rsid w:val="004A3D1C"/>
    <w:rsid w:val="004A3FFD"/>
    <w:rsid w:val="004A42CA"/>
    <w:rsid w:val="004A4805"/>
    <w:rsid w:val="004A5FC9"/>
    <w:rsid w:val="004A7A76"/>
    <w:rsid w:val="004B071F"/>
    <w:rsid w:val="004B0F0E"/>
    <w:rsid w:val="004B2681"/>
    <w:rsid w:val="004B2867"/>
    <w:rsid w:val="004B2DC9"/>
    <w:rsid w:val="004B3A26"/>
    <w:rsid w:val="004B40F1"/>
    <w:rsid w:val="004B514A"/>
    <w:rsid w:val="004B5810"/>
    <w:rsid w:val="004B738F"/>
    <w:rsid w:val="004B77F3"/>
    <w:rsid w:val="004C052E"/>
    <w:rsid w:val="004C42DC"/>
    <w:rsid w:val="004C441F"/>
    <w:rsid w:val="004C5093"/>
    <w:rsid w:val="004C53AF"/>
    <w:rsid w:val="004C5EF5"/>
    <w:rsid w:val="004C7795"/>
    <w:rsid w:val="004D102C"/>
    <w:rsid w:val="004D1D5C"/>
    <w:rsid w:val="004D2217"/>
    <w:rsid w:val="004D2244"/>
    <w:rsid w:val="004D23BB"/>
    <w:rsid w:val="004D30B6"/>
    <w:rsid w:val="004D3742"/>
    <w:rsid w:val="004D457C"/>
    <w:rsid w:val="004D52F1"/>
    <w:rsid w:val="004D5DDF"/>
    <w:rsid w:val="004D6A68"/>
    <w:rsid w:val="004D6B2B"/>
    <w:rsid w:val="004E09E8"/>
    <w:rsid w:val="004E12C6"/>
    <w:rsid w:val="004E1CC2"/>
    <w:rsid w:val="004E1DC7"/>
    <w:rsid w:val="004E286A"/>
    <w:rsid w:val="004E2A6D"/>
    <w:rsid w:val="004E31B9"/>
    <w:rsid w:val="004E3230"/>
    <w:rsid w:val="004E3E74"/>
    <w:rsid w:val="004E43AB"/>
    <w:rsid w:val="004E4986"/>
    <w:rsid w:val="004E4EB6"/>
    <w:rsid w:val="004E4F27"/>
    <w:rsid w:val="004E4FCB"/>
    <w:rsid w:val="004E5635"/>
    <w:rsid w:val="004E5700"/>
    <w:rsid w:val="004E5BA4"/>
    <w:rsid w:val="004E5CF9"/>
    <w:rsid w:val="004E603B"/>
    <w:rsid w:val="004E6143"/>
    <w:rsid w:val="004E6DE0"/>
    <w:rsid w:val="004E6F12"/>
    <w:rsid w:val="004E724A"/>
    <w:rsid w:val="004E7394"/>
    <w:rsid w:val="004E7C5F"/>
    <w:rsid w:val="004F07E0"/>
    <w:rsid w:val="004F0B2D"/>
    <w:rsid w:val="004F1B3E"/>
    <w:rsid w:val="004F1C2F"/>
    <w:rsid w:val="004F27E6"/>
    <w:rsid w:val="004F2ACA"/>
    <w:rsid w:val="004F3409"/>
    <w:rsid w:val="004F38A8"/>
    <w:rsid w:val="004F3D04"/>
    <w:rsid w:val="004F525E"/>
    <w:rsid w:val="004F5E09"/>
    <w:rsid w:val="004F6575"/>
    <w:rsid w:val="004F6B83"/>
    <w:rsid w:val="004F7350"/>
    <w:rsid w:val="00500938"/>
    <w:rsid w:val="00501417"/>
    <w:rsid w:val="00501B2F"/>
    <w:rsid w:val="005022BF"/>
    <w:rsid w:val="005027CD"/>
    <w:rsid w:val="00502980"/>
    <w:rsid w:val="005045B9"/>
    <w:rsid w:val="00504849"/>
    <w:rsid w:val="005048F8"/>
    <w:rsid w:val="00504BA4"/>
    <w:rsid w:val="00504C3F"/>
    <w:rsid w:val="00505163"/>
    <w:rsid w:val="005073BF"/>
    <w:rsid w:val="0051041E"/>
    <w:rsid w:val="00511539"/>
    <w:rsid w:val="005116B8"/>
    <w:rsid w:val="00511C4F"/>
    <w:rsid w:val="00512004"/>
    <w:rsid w:val="00512121"/>
    <w:rsid w:val="005123A8"/>
    <w:rsid w:val="005123D3"/>
    <w:rsid w:val="00512FF7"/>
    <w:rsid w:val="00514391"/>
    <w:rsid w:val="00515C8D"/>
    <w:rsid w:val="00515D39"/>
    <w:rsid w:val="00515E6E"/>
    <w:rsid w:val="00516119"/>
    <w:rsid w:val="0051657A"/>
    <w:rsid w:val="0051727A"/>
    <w:rsid w:val="00517597"/>
    <w:rsid w:val="005175B0"/>
    <w:rsid w:val="00520AF2"/>
    <w:rsid w:val="005214CB"/>
    <w:rsid w:val="005223DB"/>
    <w:rsid w:val="00522E96"/>
    <w:rsid w:val="005232C3"/>
    <w:rsid w:val="005246CC"/>
    <w:rsid w:val="005251EF"/>
    <w:rsid w:val="005261D9"/>
    <w:rsid w:val="005304D9"/>
    <w:rsid w:val="00530E37"/>
    <w:rsid w:val="005317DA"/>
    <w:rsid w:val="00532C33"/>
    <w:rsid w:val="00532E8C"/>
    <w:rsid w:val="00533733"/>
    <w:rsid w:val="0053421C"/>
    <w:rsid w:val="0053478A"/>
    <w:rsid w:val="005352D9"/>
    <w:rsid w:val="005365FC"/>
    <w:rsid w:val="00536AB5"/>
    <w:rsid w:val="00537D99"/>
    <w:rsid w:val="0054111C"/>
    <w:rsid w:val="005415A1"/>
    <w:rsid w:val="005422BE"/>
    <w:rsid w:val="0054234A"/>
    <w:rsid w:val="0054271E"/>
    <w:rsid w:val="005429A0"/>
    <w:rsid w:val="00542F24"/>
    <w:rsid w:val="00543556"/>
    <w:rsid w:val="00543A38"/>
    <w:rsid w:val="0054458B"/>
    <w:rsid w:val="00545621"/>
    <w:rsid w:val="0054752E"/>
    <w:rsid w:val="0054765E"/>
    <w:rsid w:val="005477C8"/>
    <w:rsid w:val="005478FE"/>
    <w:rsid w:val="005503F7"/>
    <w:rsid w:val="005509F5"/>
    <w:rsid w:val="00550B74"/>
    <w:rsid w:val="00550E50"/>
    <w:rsid w:val="00550E96"/>
    <w:rsid w:val="0055188A"/>
    <w:rsid w:val="00551967"/>
    <w:rsid w:val="00551EA6"/>
    <w:rsid w:val="00551F91"/>
    <w:rsid w:val="00552C03"/>
    <w:rsid w:val="00553552"/>
    <w:rsid w:val="00553F9C"/>
    <w:rsid w:val="0055452F"/>
    <w:rsid w:val="00554845"/>
    <w:rsid w:val="00554965"/>
    <w:rsid w:val="00554A81"/>
    <w:rsid w:val="00554EB2"/>
    <w:rsid w:val="00556081"/>
    <w:rsid w:val="00556327"/>
    <w:rsid w:val="00556A60"/>
    <w:rsid w:val="0055746A"/>
    <w:rsid w:val="00557CB3"/>
    <w:rsid w:val="005609AC"/>
    <w:rsid w:val="00560C56"/>
    <w:rsid w:val="00562299"/>
    <w:rsid w:val="005623E5"/>
    <w:rsid w:val="005638F2"/>
    <w:rsid w:val="005647EE"/>
    <w:rsid w:val="00565018"/>
    <w:rsid w:val="00565356"/>
    <w:rsid w:val="00565462"/>
    <w:rsid w:val="00565568"/>
    <w:rsid w:val="00565DB8"/>
    <w:rsid w:val="00566C4C"/>
    <w:rsid w:val="005707FC"/>
    <w:rsid w:val="0057258D"/>
    <w:rsid w:val="00572903"/>
    <w:rsid w:val="005736C0"/>
    <w:rsid w:val="00575DD2"/>
    <w:rsid w:val="00576AE5"/>
    <w:rsid w:val="00576EA1"/>
    <w:rsid w:val="00577130"/>
    <w:rsid w:val="005775F0"/>
    <w:rsid w:val="00580CE0"/>
    <w:rsid w:val="00581A02"/>
    <w:rsid w:val="00581EE7"/>
    <w:rsid w:val="005832E5"/>
    <w:rsid w:val="00583634"/>
    <w:rsid w:val="0058560A"/>
    <w:rsid w:val="00585D95"/>
    <w:rsid w:val="00585DAB"/>
    <w:rsid w:val="00585F9C"/>
    <w:rsid w:val="005867A0"/>
    <w:rsid w:val="00586819"/>
    <w:rsid w:val="0058685B"/>
    <w:rsid w:val="005901BB"/>
    <w:rsid w:val="005910FE"/>
    <w:rsid w:val="00592A59"/>
    <w:rsid w:val="00592FAA"/>
    <w:rsid w:val="0059403F"/>
    <w:rsid w:val="00594C12"/>
    <w:rsid w:val="00595051"/>
    <w:rsid w:val="005974EF"/>
    <w:rsid w:val="00597973"/>
    <w:rsid w:val="0059797D"/>
    <w:rsid w:val="005A0147"/>
    <w:rsid w:val="005A01FC"/>
    <w:rsid w:val="005A042B"/>
    <w:rsid w:val="005A1B1B"/>
    <w:rsid w:val="005A1D32"/>
    <w:rsid w:val="005A1ED2"/>
    <w:rsid w:val="005A3AAA"/>
    <w:rsid w:val="005A3DF2"/>
    <w:rsid w:val="005A4056"/>
    <w:rsid w:val="005A4750"/>
    <w:rsid w:val="005A47C7"/>
    <w:rsid w:val="005A4C7B"/>
    <w:rsid w:val="005A5730"/>
    <w:rsid w:val="005A5E94"/>
    <w:rsid w:val="005A6FA2"/>
    <w:rsid w:val="005A724D"/>
    <w:rsid w:val="005A7B38"/>
    <w:rsid w:val="005B0D83"/>
    <w:rsid w:val="005B108E"/>
    <w:rsid w:val="005B1D03"/>
    <w:rsid w:val="005B2674"/>
    <w:rsid w:val="005B37C5"/>
    <w:rsid w:val="005B38B2"/>
    <w:rsid w:val="005B4CD1"/>
    <w:rsid w:val="005B50A6"/>
    <w:rsid w:val="005B5B3D"/>
    <w:rsid w:val="005B5CC5"/>
    <w:rsid w:val="005B72A5"/>
    <w:rsid w:val="005B76B6"/>
    <w:rsid w:val="005C0352"/>
    <w:rsid w:val="005C1282"/>
    <w:rsid w:val="005C1301"/>
    <w:rsid w:val="005C2A7D"/>
    <w:rsid w:val="005C3F4F"/>
    <w:rsid w:val="005C3F90"/>
    <w:rsid w:val="005C418E"/>
    <w:rsid w:val="005C5135"/>
    <w:rsid w:val="005C61D8"/>
    <w:rsid w:val="005C6854"/>
    <w:rsid w:val="005C6FFA"/>
    <w:rsid w:val="005C712B"/>
    <w:rsid w:val="005C764A"/>
    <w:rsid w:val="005C7BAA"/>
    <w:rsid w:val="005D018E"/>
    <w:rsid w:val="005D0423"/>
    <w:rsid w:val="005D07A2"/>
    <w:rsid w:val="005D13CA"/>
    <w:rsid w:val="005D1841"/>
    <w:rsid w:val="005D1D0B"/>
    <w:rsid w:val="005D29AB"/>
    <w:rsid w:val="005D29D1"/>
    <w:rsid w:val="005D2A82"/>
    <w:rsid w:val="005D2DEA"/>
    <w:rsid w:val="005D3090"/>
    <w:rsid w:val="005D3530"/>
    <w:rsid w:val="005D370A"/>
    <w:rsid w:val="005D4312"/>
    <w:rsid w:val="005D4459"/>
    <w:rsid w:val="005D4B7B"/>
    <w:rsid w:val="005D5172"/>
    <w:rsid w:val="005D52E9"/>
    <w:rsid w:val="005D55A7"/>
    <w:rsid w:val="005D5C61"/>
    <w:rsid w:val="005D6409"/>
    <w:rsid w:val="005D678C"/>
    <w:rsid w:val="005D6791"/>
    <w:rsid w:val="005D7A9C"/>
    <w:rsid w:val="005D7A9D"/>
    <w:rsid w:val="005E0163"/>
    <w:rsid w:val="005E0F07"/>
    <w:rsid w:val="005E1494"/>
    <w:rsid w:val="005E1CBC"/>
    <w:rsid w:val="005E2384"/>
    <w:rsid w:val="005E3538"/>
    <w:rsid w:val="005E38DE"/>
    <w:rsid w:val="005E489E"/>
    <w:rsid w:val="005E55FC"/>
    <w:rsid w:val="005E5E08"/>
    <w:rsid w:val="005E672D"/>
    <w:rsid w:val="005E6DAB"/>
    <w:rsid w:val="005E6DF5"/>
    <w:rsid w:val="005E6F55"/>
    <w:rsid w:val="005E7442"/>
    <w:rsid w:val="005E74E9"/>
    <w:rsid w:val="005E7EA0"/>
    <w:rsid w:val="005F03B3"/>
    <w:rsid w:val="005F090F"/>
    <w:rsid w:val="005F0F34"/>
    <w:rsid w:val="005F1C1D"/>
    <w:rsid w:val="005F209A"/>
    <w:rsid w:val="005F21A2"/>
    <w:rsid w:val="005F2969"/>
    <w:rsid w:val="005F29A9"/>
    <w:rsid w:val="005F2BEA"/>
    <w:rsid w:val="005F40E9"/>
    <w:rsid w:val="005F55E7"/>
    <w:rsid w:val="005F5D83"/>
    <w:rsid w:val="006002D5"/>
    <w:rsid w:val="006007E9"/>
    <w:rsid w:val="00602FAF"/>
    <w:rsid w:val="00605E04"/>
    <w:rsid w:val="00606497"/>
    <w:rsid w:val="006079A4"/>
    <w:rsid w:val="00607AF8"/>
    <w:rsid w:val="006101A4"/>
    <w:rsid w:val="00610D79"/>
    <w:rsid w:val="00611644"/>
    <w:rsid w:val="00611BDE"/>
    <w:rsid w:val="00612297"/>
    <w:rsid w:val="00613436"/>
    <w:rsid w:val="00613D08"/>
    <w:rsid w:val="00614269"/>
    <w:rsid w:val="0061483C"/>
    <w:rsid w:val="00614A4B"/>
    <w:rsid w:val="0061738F"/>
    <w:rsid w:val="00617B9F"/>
    <w:rsid w:val="006218A0"/>
    <w:rsid w:val="00622185"/>
    <w:rsid w:val="00622236"/>
    <w:rsid w:val="0062233A"/>
    <w:rsid w:val="00622546"/>
    <w:rsid w:val="00622A67"/>
    <w:rsid w:val="006233E6"/>
    <w:rsid w:val="0062375A"/>
    <w:rsid w:val="0062389F"/>
    <w:rsid w:val="00623FBC"/>
    <w:rsid w:val="00625604"/>
    <w:rsid w:val="0062580A"/>
    <w:rsid w:val="0062654E"/>
    <w:rsid w:val="00626BE5"/>
    <w:rsid w:val="006278C3"/>
    <w:rsid w:val="006279CF"/>
    <w:rsid w:val="006302EE"/>
    <w:rsid w:val="00630BA2"/>
    <w:rsid w:val="006323B4"/>
    <w:rsid w:val="006336DE"/>
    <w:rsid w:val="006346A8"/>
    <w:rsid w:val="00634D3F"/>
    <w:rsid w:val="00634DA9"/>
    <w:rsid w:val="00634E8A"/>
    <w:rsid w:val="006354E7"/>
    <w:rsid w:val="00635933"/>
    <w:rsid w:val="00636033"/>
    <w:rsid w:val="00636934"/>
    <w:rsid w:val="006369EC"/>
    <w:rsid w:val="006411D5"/>
    <w:rsid w:val="00643841"/>
    <w:rsid w:val="006443D1"/>
    <w:rsid w:val="00644606"/>
    <w:rsid w:val="006446DD"/>
    <w:rsid w:val="00644B41"/>
    <w:rsid w:val="00644E49"/>
    <w:rsid w:val="00645337"/>
    <w:rsid w:val="006474A9"/>
    <w:rsid w:val="00647569"/>
    <w:rsid w:val="00647998"/>
    <w:rsid w:val="00647CC0"/>
    <w:rsid w:val="00650242"/>
    <w:rsid w:val="00650683"/>
    <w:rsid w:val="006509C3"/>
    <w:rsid w:val="00651C47"/>
    <w:rsid w:val="00651E6A"/>
    <w:rsid w:val="006529A2"/>
    <w:rsid w:val="006539C8"/>
    <w:rsid w:val="00653A0C"/>
    <w:rsid w:val="00653A46"/>
    <w:rsid w:val="00653DB3"/>
    <w:rsid w:val="006549E2"/>
    <w:rsid w:val="00654CD6"/>
    <w:rsid w:val="006555E8"/>
    <w:rsid w:val="0065637E"/>
    <w:rsid w:val="006565A2"/>
    <w:rsid w:val="0065768C"/>
    <w:rsid w:val="00660F03"/>
    <w:rsid w:val="00661B59"/>
    <w:rsid w:val="00663623"/>
    <w:rsid w:val="0066484E"/>
    <w:rsid w:val="00664A15"/>
    <w:rsid w:val="0066577D"/>
    <w:rsid w:val="006674A2"/>
    <w:rsid w:val="00667515"/>
    <w:rsid w:val="00667840"/>
    <w:rsid w:val="00667F65"/>
    <w:rsid w:val="00670529"/>
    <w:rsid w:val="00670ACF"/>
    <w:rsid w:val="00670B6F"/>
    <w:rsid w:val="00671093"/>
    <w:rsid w:val="00671585"/>
    <w:rsid w:val="0067273F"/>
    <w:rsid w:val="0067295F"/>
    <w:rsid w:val="006734A4"/>
    <w:rsid w:val="00673BA5"/>
    <w:rsid w:val="0067422B"/>
    <w:rsid w:val="00674648"/>
    <w:rsid w:val="00674AD7"/>
    <w:rsid w:val="00676568"/>
    <w:rsid w:val="00676715"/>
    <w:rsid w:val="00676CA1"/>
    <w:rsid w:val="00676CAF"/>
    <w:rsid w:val="00676F7B"/>
    <w:rsid w:val="00677076"/>
    <w:rsid w:val="0068027A"/>
    <w:rsid w:val="006802F7"/>
    <w:rsid w:val="006808DB"/>
    <w:rsid w:val="00680CB8"/>
    <w:rsid w:val="00680DF3"/>
    <w:rsid w:val="0068336C"/>
    <w:rsid w:val="006835AA"/>
    <w:rsid w:val="00683FD0"/>
    <w:rsid w:val="0068463E"/>
    <w:rsid w:val="00684A5C"/>
    <w:rsid w:val="00685135"/>
    <w:rsid w:val="0068553A"/>
    <w:rsid w:val="00690131"/>
    <w:rsid w:val="00692BD7"/>
    <w:rsid w:val="00692C51"/>
    <w:rsid w:val="00692D39"/>
    <w:rsid w:val="00692FE7"/>
    <w:rsid w:val="006945E9"/>
    <w:rsid w:val="00694857"/>
    <w:rsid w:val="00694A89"/>
    <w:rsid w:val="00694CE4"/>
    <w:rsid w:val="00695359"/>
    <w:rsid w:val="00695434"/>
    <w:rsid w:val="00695F35"/>
    <w:rsid w:val="006960B5"/>
    <w:rsid w:val="00696D52"/>
    <w:rsid w:val="00697367"/>
    <w:rsid w:val="00697438"/>
    <w:rsid w:val="006978C8"/>
    <w:rsid w:val="00697C2F"/>
    <w:rsid w:val="006A0D53"/>
    <w:rsid w:val="006A2BB1"/>
    <w:rsid w:val="006A342F"/>
    <w:rsid w:val="006A4D7C"/>
    <w:rsid w:val="006A5F5E"/>
    <w:rsid w:val="006A623A"/>
    <w:rsid w:val="006A7BA4"/>
    <w:rsid w:val="006B053C"/>
    <w:rsid w:val="006B06AA"/>
    <w:rsid w:val="006B14C8"/>
    <w:rsid w:val="006B1766"/>
    <w:rsid w:val="006B19A4"/>
    <w:rsid w:val="006B1C72"/>
    <w:rsid w:val="006B221A"/>
    <w:rsid w:val="006B26A9"/>
    <w:rsid w:val="006B2E77"/>
    <w:rsid w:val="006B37AF"/>
    <w:rsid w:val="006B6A76"/>
    <w:rsid w:val="006C0389"/>
    <w:rsid w:val="006C0C11"/>
    <w:rsid w:val="006C11A9"/>
    <w:rsid w:val="006C1B2C"/>
    <w:rsid w:val="006C43DE"/>
    <w:rsid w:val="006C5751"/>
    <w:rsid w:val="006C586A"/>
    <w:rsid w:val="006C597D"/>
    <w:rsid w:val="006C636A"/>
    <w:rsid w:val="006C6492"/>
    <w:rsid w:val="006C714D"/>
    <w:rsid w:val="006C7214"/>
    <w:rsid w:val="006C731E"/>
    <w:rsid w:val="006C7F86"/>
    <w:rsid w:val="006D0414"/>
    <w:rsid w:val="006D08C0"/>
    <w:rsid w:val="006D0AB5"/>
    <w:rsid w:val="006D0E63"/>
    <w:rsid w:val="006D1CEF"/>
    <w:rsid w:val="006D2C70"/>
    <w:rsid w:val="006D4DD6"/>
    <w:rsid w:val="006D51CC"/>
    <w:rsid w:val="006D59E0"/>
    <w:rsid w:val="006D5A66"/>
    <w:rsid w:val="006D5E72"/>
    <w:rsid w:val="006D740F"/>
    <w:rsid w:val="006E057F"/>
    <w:rsid w:val="006E0AF5"/>
    <w:rsid w:val="006E0B12"/>
    <w:rsid w:val="006E115A"/>
    <w:rsid w:val="006E12F2"/>
    <w:rsid w:val="006E1F06"/>
    <w:rsid w:val="006E32B4"/>
    <w:rsid w:val="006E3A75"/>
    <w:rsid w:val="006E3B8E"/>
    <w:rsid w:val="006E3E7F"/>
    <w:rsid w:val="006E4281"/>
    <w:rsid w:val="006E43B3"/>
    <w:rsid w:val="006E4971"/>
    <w:rsid w:val="006E564A"/>
    <w:rsid w:val="006E56FA"/>
    <w:rsid w:val="006E7948"/>
    <w:rsid w:val="006F253B"/>
    <w:rsid w:val="006F4208"/>
    <w:rsid w:val="006F42DE"/>
    <w:rsid w:val="006F43C5"/>
    <w:rsid w:val="006F5209"/>
    <w:rsid w:val="006F70FC"/>
    <w:rsid w:val="006F71AF"/>
    <w:rsid w:val="006F726B"/>
    <w:rsid w:val="006F7955"/>
    <w:rsid w:val="00701768"/>
    <w:rsid w:val="007027EE"/>
    <w:rsid w:val="00703DD3"/>
    <w:rsid w:val="00704F84"/>
    <w:rsid w:val="00704FD0"/>
    <w:rsid w:val="00706052"/>
    <w:rsid w:val="00707B38"/>
    <w:rsid w:val="00710218"/>
    <w:rsid w:val="00711068"/>
    <w:rsid w:val="00711074"/>
    <w:rsid w:val="007112A9"/>
    <w:rsid w:val="00711CE2"/>
    <w:rsid w:val="007131F3"/>
    <w:rsid w:val="0071324F"/>
    <w:rsid w:val="007137D6"/>
    <w:rsid w:val="00714552"/>
    <w:rsid w:val="00714695"/>
    <w:rsid w:val="00715196"/>
    <w:rsid w:val="00715441"/>
    <w:rsid w:val="0071624D"/>
    <w:rsid w:val="007163F0"/>
    <w:rsid w:val="00716535"/>
    <w:rsid w:val="00717285"/>
    <w:rsid w:val="007173CD"/>
    <w:rsid w:val="0072022E"/>
    <w:rsid w:val="00721F05"/>
    <w:rsid w:val="00723603"/>
    <w:rsid w:val="007244C5"/>
    <w:rsid w:val="00724993"/>
    <w:rsid w:val="007249EF"/>
    <w:rsid w:val="007251D1"/>
    <w:rsid w:val="00726648"/>
    <w:rsid w:val="00726E4E"/>
    <w:rsid w:val="0072729F"/>
    <w:rsid w:val="00727BCA"/>
    <w:rsid w:val="007307DB"/>
    <w:rsid w:val="00730BC2"/>
    <w:rsid w:val="00731133"/>
    <w:rsid w:val="00731B50"/>
    <w:rsid w:val="00733186"/>
    <w:rsid w:val="0073342D"/>
    <w:rsid w:val="00733896"/>
    <w:rsid w:val="00733B57"/>
    <w:rsid w:val="007347F2"/>
    <w:rsid w:val="00735A64"/>
    <w:rsid w:val="00735ECD"/>
    <w:rsid w:val="00736659"/>
    <w:rsid w:val="007366CD"/>
    <w:rsid w:val="00736B29"/>
    <w:rsid w:val="00736F77"/>
    <w:rsid w:val="0073760F"/>
    <w:rsid w:val="00740091"/>
    <w:rsid w:val="0074169E"/>
    <w:rsid w:val="00742664"/>
    <w:rsid w:val="0074453E"/>
    <w:rsid w:val="0074740D"/>
    <w:rsid w:val="007508F0"/>
    <w:rsid w:val="007512C5"/>
    <w:rsid w:val="0075220D"/>
    <w:rsid w:val="007523DA"/>
    <w:rsid w:val="0075272D"/>
    <w:rsid w:val="00753676"/>
    <w:rsid w:val="00753FA4"/>
    <w:rsid w:val="00753FFE"/>
    <w:rsid w:val="007543CB"/>
    <w:rsid w:val="0075482F"/>
    <w:rsid w:val="00755233"/>
    <w:rsid w:val="0075526F"/>
    <w:rsid w:val="00755401"/>
    <w:rsid w:val="00755AC3"/>
    <w:rsid w:val="00756DFC"/>
    <w:rsid w:val="007573A8"/>
    <w:rsid w:val="007609A1"/>
    <w:rsid w:val="00761F2C"/>
    <w:rsid w:val="007621B8"/>
    <w:rsid w:val="00762B06"/>
    <w:rsid w:val="007632CC"/>
    <w:rsid w:val="00763903"/>
    <w:rsid w:val="00763A4C"/>
    <w:rsid w:val="0076402E"/>
    <w:rsid w:val="00764D12"/>
    <w:rsid w:val="00764D84"/>
    <w:rsid w:val="0076609C"/>
    <w:rsid w:val="00766206"/>
    <w:rsid w:val="0076688D"/>
    <w:rsid w:val="00766DA2"/>
    <w:rsid w:val="0076707E"/>
    <w:rsid w:val="0076761D"/>
    <w:rsid w:val="00767C68"/>
    <w:rsid w:val="00767EE4"/>
    <w:rsid w:val="0077035D"/>
    <w:rsid w:val="00770709"/>
    <w:rsid w:val="0077074C"/>
    <w:rsid w:val="00770841"/>
    <w:rsid w:val="00770A15"/>
    <w:rsid w:val="00771002"/>
    <w:rsid w:val="007718E1"/>
    <w:rsid w:val="00771E73"/>
    <w:rsid w:val="00772341"/>
    <w:rsid w:val="00772674"/>
    <w:rsid w:val="00774635"/>
    <w:rsid w:val="00774EC4"/>
    <w:rsid w:val="00775520"/>
    <w:rsid w:val="00775E75"/>
    <w:rsid w:val="00776B5C"/>
    <w:rsid w:val="00776BD6"/>
    <w:rsid w:val="007772D8"/>
    <w:rsid w:val="00780D57"/>
    <w:rsid w:val="0078143A"/>
    <w:rsid w:val="00781602"/>
    <w:rsid w:val="00781E41"/>
    <w:rsid w:val="00782459"/>
    <w:rsid w:val="00782A44"/>
    <w:rsid w:val="00782E6C"/>
    <w:rsid w:val="00782E79"/>
    <w:rsid w:val="00782FB1"/>
    <w:rsid w:val="007833AA"/>
    <w:rsid w:val="00785C67"/>
    <w:rsid w:val="00786013"/>
    <w:rsid w:val="00787396"/>
    <w:rsid w:val="00787E6A"/>
    <w:rsid w:val="00790F3D"/>
    <w:rsid w:val="00791920"/>
    <w:rsid w:val="00792726"/>
    <w:rsid w:val="00792B96"/>
    <w:rsid w:val="007931C8"/>
    <w:rsid w:val="007932DF"/>
    <w:rsid w:val="00794C20"/>
    <w:rsid w:val="00796867"/>
    <w:rsid w:val="00796E28"/>
    <w:rsid w:val="0079716F"/>
    <w:rsid w:val="007974D1"/>
    <w:rsid w:val="007975EE"/>
    <w:rsid w:val="007977F9"/>
    <w:rsid w:val="007979CD"/>
    <w:rsid w:val="007A007C"/>
    <w:rsid w:val="007A10E2"/>
    <w:rsid w:val="007A24DD"/>
    <w:rsid w:val="007A296B"/>
    <w:rsid w:val="007A3619"/>
    <w:rsid w:val="007A4F30"/>
    <w:rsid w:val="007A547F"/>
    <w:rsid w:val="007A5C21"/>
    <w:rsid w:val="007A61D3"/>
    <w:rsid w:val="007A67AF"/>
    <w:rsid w:val="007A7640"/>
    <w:rsid w:val="007A7889"/>
    <w:rsid w:val="007A7B3E"/>
    <w:rsid w:val="007B11F3"/>
    <w:rsid w:val="007B12A4"/>
    <w:rsid w:val="007B180B"/>
    <w:rsid w:val="007B23FC"/>
    <w:rsid w:val="007B26D8"/>
    <w:rsid w:val="007B34C9"/>
    <w:rsid w:val="007B36EB"/>
    <w:rsid w:val="007B4098"/>
    <w:rsid w:val="007B4D55"/>
    <w:rsid w:val="007B5087"/>
    <w:rsid w:val="007B50D8"/>
    <w:rsid w:val="007B53F1"/>
    <w:rsid w:val="007B5793"/>
    <w:rsid w:val="007B625D"/>
    <w:rsid w:val="007B6878"/>
    <w:rsid w:val="007B6DC8"/>
    <w:rsid w:val="007B6E46"/>
    <w:rsid w:val="007B73EC"/>
    <w:rsid w:val="007B7C5B"/>
    <w:rsid w:val="007B7EE2"/>
    <w:rsid w:val="007C0459"/>
    <w:rsid w:val="007C1714"/>
    <w:rsid w:val="007C3057"/>
    <w:rsid w:val="007C3CB0"/>
    <w:rsid w:val="007C5993"/>
    <w:rsid w:val="007C5BF6"/>
    <w:rsid w:val="007C5CE7"/>
    <w:rsid w:val="007C6E59"/>
    <w:rsid w:val="007C727B"/>
    <w:rsid w:val="007C763B"/>
    <w:rsid w:val="007D2480"/>
    <w:rsid w:val="007D2689"/>
    <w:rsid w:val="007D26A8"/>
    <w:rsid w:val="007D3EFA"/>
    <w:rsid w:val="007D43CC"/>
    <w:rsid w:val="007D4B38"/>
    <w:rsid w:val="007D5146"/>
    <w:rsid w:val="007D54C5"/>
    <w:rsid w:val="007D563C"/>
    <w:rsid w:val="007D5980"/>
    <w:rsid w:val="007D5D6E"/>
    <w:rsid w:val="007E200D"/>
    <w:rsid w:val="007E3B5B"/>
    <w:rsid w:val="007E3C35"/>
    <w:rsid w:val="007E3E2F"/>
    <w:rsid w:val="007E4D3F"/>
    <w:rsid w:val="007E52A2"/>
    <w:rsid w:val="007E53E1"/>
    <w:rsid w:val="007E5D19"/>
    <w:rsid w:val="007E6CB1"/>
    <w:rsid w:val="007E7D7C"/>
    <w:rsid w:val="007F0363"/>
    <w:rsid w:val="007F05B2"/>
    <w:rsid w:val="007F158E"/>
    <w:rsid w:val="007F1B76"/>
    <w:rsid w:val="007F1B90"/>
    <w:rsid w:val="007F2E20"/>
    <w:rsid w:val="007F3029"/>
    <w:rsid w:val="007F34B8"/>
    <w:rsid w:val="007F4284"/>
    <w:rsid w:val="007F4E1A"/>
    <w:rsid w:val="007F4FC0"/>
    <w:rsid w:val="007F5692"/>
    <w:rsid w:val="007F6329"/>
    <w:rsid w:val="007F6C8F"/>
    <w:rsid w:val="007F72F4"/>
    <w:rsid w:val="007F78D4"/>
    <w:rsid w:val="008000AB"/>
    <w:rsid w:val="00801482"/>
    <w:rsid w:val="00801B8B"/>
    <w:rsid w:val="00802580"/>
    <w:rsid w:val="00802711"/>
    <w:rsid w:val="008029A9"/>
    <w:rsid w:val="00803B3A"/>
    <w:rsid w:val="0080476A"/>
    <w:rsid w:val="008047AD"/>
    <w:rsid w:val="0080568D"/>
    <w:rsid w:val="00806021"/>
    <w:rsid w:val="008061EE"/>
    <w:rsid w:val="00807449"/>
    <w:rsid w:val="00807CA7"/>
    <w:rsid w:val="008113E7"/>
    <w:rsid w:val="008114E1"/>
    <w:rsid w:val="0081247E"/>
    <w:rsid w:val="0081373E"/>
    <w:rsid w:val="00813991"/>
    <w:rsid w:val="00815C10"/>
    <w:rsid w:val="00817235"/>
    <w:rsid w:val="00817309"/>
    <w:rsid w:val="008173D9"/>
    <w:rsid w:val="00820061"/>
    <w:rsid w:val="00820A69"/>
    <w:rsid w:val="00820D82"/>
    <w:rsid w:val="0082105E"/>
    <w:rsid w:val="00821825"/>
    <w:rsid w:val="008218E3"/>
    <w:rsid w:val="008219DD"/>
    <w:rsid w:val="0082282E"/>
    <w:rsid w:val="00823404"/>
    <w:rsid w:val="008242F7"/>
    <w:rsid w:val="00825FAA"/>
    <w:rsid w:val="0082714E"/>
    <w:rsid w:val="008276A0"/>
    <w:rsid w:val="00827C58"/>
    <w:rsid w:val="008326FD"/>
    <w:rsid w:val="008331F8"/>
    <w:rsid w:val="00833228"/>
    <w:rsid w:val="008332BE"/>
    <w:rsid w:val="008343DB"/>
    <w:rsid w:val="00834D6A"/>
    <w:rsid w:val="0083529A"/>
    <w:rsid w:val="00835D2D"/>
    <w:rsid w:val="00835F9D"/>
    <w:rsid w:val="008368AA"/>
    <w:rsid w:val="0083698A"/>
    <w:rsid w:val="00836D0E"/>
    <w:rsid w:val="00836EC6"/>
    <w:rsid w:val="00837BA6"/>
    <w:rsid w:val="00840B43"/>
    <w:rsid w:val="00841F54"/>
    <w:rsid w:val="00842307"/>
    <w:rsid w:val="00843198"/>
    <w:rsid w:val="00843505"/>
    <w:rsid w:val="008435E6"/>
    <w:rsid w:val="00844034"/>
    <w:rsid w:val="008444C6"/>
    <w:rsid w:val="0084450E"/>
    <w:rsid w:val="00844805"/>
    <w:rsid w:val="0084502E"/>
    <w:rsid w:val="00845728"/>
    <w:rsid w:val="0084592F"/>
    <w:rsid w:val="00847492"/>
    <w:rsid w:val="008511D4"/>
    <w:rsid w:val="00851289"/>
    <w:rsid w:val="00851FAB"/>
    <w:rsid w:val="00852713"/>
    <w:rsid w:val="00853AC3"/>
    <w:rsid w:val="00854EF1"/>
    <w:rsid w:val="00855E58"/>
    <w:rsid w:val="00856160"/>
    <w:rsid w:val="00856A11"/>
    <w:rsid w:val="008605CD"/>
    <w:rsid w:val="00860A52"/>
    <w:rsid w:val="00860A8F"/>
    <w:rsid w:val="00860CD4"/>
    <w:rsid w:val="00861A6B"/>
    <w:rsid w:val="00861F78"/>
    <w:rsid w:val="0086209E"/>
    <w:rsid w:val="0086284A"/>
    <w:rsid w:val="00863DE5"/>
    <w:rsid w:val="00863E33"/>
    <w:rsid w:val="0086474A"/>
    <w:rsid w:val="00865FD5"/>
    <w:rsid w:val="008660C4"/>
    <w:rsid w:val="008664A3"/>
    <w:rsid w:val="00872DD1"/>
    <w:rsid w:val="00872F3C"/>
    <w:rsid w:val="00873571"/>
    <w:rsid w:val="00874807"/>
    <w:rsid w:val="00874E73"/>
    <w:rsid w:val="0087633E"/>
    <w:rsid w:val="00880387"/>
    <w:rsid w:val="008825A1"/>
    <w:rsid w:val="00882992"/>
    <w:rsid w:val="00882F5C"/>
    <w:rsid w:val="008835C9"/>
    <w:rsid w:val="00883786"/>
    <w:rsid w:val="00884612"/>
    <w:rsid w:val="00884EBE"/>
    <w:rsid w:val="00885122"/>
    <w:rsid w:val="00885620"/>
    <w:rsid w:val="0088586B"/>
    <w:rsid w:val="008865DD"/>
    <w:rsid w:val="00886E67"/>
    <w:rsid w:val="008871A9"/>
    <w:rsid w:val="00891565"/>
    <w:rsid w:val="00893936"/>
    <w:rsid w:val="00894E81"/>
    <w:rsid w:val="00895057"/>
    <w:rsid w:val="00895B00"/>
    <w:rsid w:val="00896B64"/>
    <w:rsid w:val="008979D3"/>
    <w:rsid w:val="008A0189"/>
    <w:rsid w:val="008A01B8"/>
    <w:rsid w:val="008A0B2D"/>
    <w:rsid w:val="008A109E"/>
    <w:rsid w:val="008A28A7"/>
    <w:rsid w:val="008A2A57"/>
    <w:rsid w:val="008A3CDF"/>
    <w:rsid w:val="008A490C"/>
    <w:rsid w:val="008A4F6B"/>
    <w:rsid w:val="008A6531"/>
    <w:rsid w:val="008A6757"/>
    <w:rsid w:val="008A6E8C"/>
    <w:rsid w:val="008A6F3F"/>
    <w:rsid w:val="008A6F8D"/>
    <w:rsid w:val="008A720B"/>
    <w:rsid w:val="008B09B9"/>
    <w:rsid w:val="008B106B"/>
    <w:rsid w:val="008B122A"/>
    <w:rsid w:val="008B15DD"/>
    <w:rsid w:val="008B1EAD"/>
    <w:rsid w:val="008B2306"/>
    <w:rsid w:val="008B33C5"/>
    <w:rsid w:val="008B42A7"/>
    <w:rsid w:val="008B4E64"/>
    <w:rsid w:val="008B54AB"/>
    <w:rsid w:val="008B6BC8"/>
    <w:rsid w:val="008B6CFE"/>
    <w:rsid w:val="008B726C"/>
    <w:rsid w:val="008C0C6A"/>
    <w:rsid w:val="008C1368"/>
    <w:rsid w:val="008C1F59"/>
    <w:rsid w:val="008C3C54"/>
    <w:rsid w:val="008C5293"/>
    <w:rsid w:val="008C539C"/>
    <w:rsid w:val="008C5B14"/>
    <w:rsid w:val="008C6AD5"/>
    <w:rsid w:val="008C6CEC"/>
    <w:rsid w:val="008D0D4E"/>
    <w:rsid w:val="008D133F"/>
    <w:rsid w:val="008D1D44"/>
    <w:rsid w:val="008D1F4F"/>
    <w:rsid w:val="008D2C7A"/>
    <w:rsid w:val="008D316E"/>
    <w:rsid w:val="008D4107"/>
    <w:rsid w:val="008D477D"/>
    <w:rsid w:val="008D4FCE"/>
    <w:rsid w:val="008D581F"/>
    <w:rsid w:val="008D5ED9"/>
    <w:rsid w:val="008D623D"/>
    <w:rsid w:val="008D6F24"/>
    <w:rsid w:val="008D7640"/>
    <w:rsid w:val="008D77A0"/>
    <w:rsid w:val="008D7D26"/>
    <w:rsid w:val="008E03EA"/>
    <w:rsid w:val="008E1C72"/>
    <w:rsid w:val="008E1F51"/>
    <w:rsid w:val="008E2038"/>
    <w:rsid w:val="008E217C"/>
    <w:rsid w:val="008E263D"/>
    <w:rsid w:val="008E281E"/>
    <w:rsid w:val="008E29C9"/>
    <w:rsid w:val="008E2CFE"/>
    <w:rsid w:val="008E321C"/>
    <w:rsid w:val="008E35AA"/>
    <w:rsid w:val="008E4DB0"/>
    <w:rsid w:val="008E5F29"/>
    <w:rsid w:val="008E70BC"/>
    <w:rsid w:val="008E7CA0"/>
    <w:rsid w:val="008F0768"/>
    <w:rsid w:val="008F14BA"/>
    <w:rsid w:val="008F169D"/>
    <w:rsid w:val="008F35D0"/>
    <w:rsid w:val="008F3802"/>
    <w:rsid w:val="008F565A"/>
    <w:rsid w:val="008F57B0"/>
    <w:rsid w:val="008F5E5B"/>
    <w:rsid w:val="008F5E7B"/>
    <w:rsid w:val="008F69E9"/>
    <w:rsid w:val="008F7310"/>
    <w:rsid w:val="00900891"/>
    <w:rsid w:val="00901115"/>
    <w:rsid w:val="009019A8"/>
    <w:rsid w:val="00901E74"/>
    <w:rsid w:val="00902247"/>
    <w:rsid w:val="009022A9"/>
    <w:rsid w:val="00904BC7"/>
    <w:rsid w:val="00905E4A"/>
    <w:rsid w:val="00910EA1"/>
    <w:rsid w:val="00911642"/>
    <w:rsid w:val="0091164E"/>
    <w:rsid w:val="00912FAB"/>
    <w:rsid w:val="00913283"/>
    <w:rsid w:val="009147D3"/>
    <w:rsid w:val="00914AA3"/>
    <w:rsid w:val="009152A5"/>
    <w:rsid w:val="009162A7"/>
    <w:rsid w:val="00916F3A"/>
    <w:rsid w:val="00917473"/>
    <w:rsid w:val="00920C29"/>
    <w:rsid w:val="00920C48"/>
    <w:rsid w:val="00923C8F"/>
    <w:rsid w:val="009241D3"/>
    <w:rsid w:val="00924CB7"/>
    <w:rsid w:val="00924D01"/>
    <w:rsid w:val="00924EAD"/>
    <w:rsid w:val="009251EC"/>
    <w:rsid w:val="00925297"/>
    <w:rsid w:val="00925EB4"/>
    <w:rsid w:val="00926DD6"/>
    <w:rsid w:val="0092759A"/>
    <w:rsid w:val="00927C61"/>
    <w:rsid w:val="00927FE7"/>
    <w:rsid w:val="0093052C"/>
    <w:rsid w:val="009305E4"/>
    <w:rsid w:val="00931AB8"/>
    <w:rsid w:val="009327B0"/>
    <w:rsid w:val="009332F6"/>
    <w:rsid w:val="009344A7"/>
    <w:rsid w:val="009356B8"/>
    <w:rsid w:val="009361AF"/>
    <w:rsid w:val="00936BBE"/>
    <w:rsid w:val="00936EF9"/>
    <w:rsid w:val="0093730B"/>
    <w:rsid w:val="00937471"/>
    <w:rsid w:val="009375D5"/>
    <w:rsid w:val="009405ED"/>
    <w:rsid w:val="00940AC5"/>
    <w:rsid w:val="0094121D"/>
    <w:rsid w:val="009420A0"/>
    <w:rsid w:val="00942C28"/>
    <w:rsid w:val="00942DCA"/>
    <w:rsid w:val="009434D3"/>
    <w:rsid w:val="00943CA6"/>
    <w:rsid w:val="00943D79"/>
    <w:rsid w:val="00943E24"/>
    <w:rsid w:val="00944D32"/>
    <w:rsid w:val="00946330"/>
    <w:rsid w:val="00946AE6"/>
    <w:rsid w:val="00950095"/>
    <w:rsid w:val="009504F0"/>
    <w:rsid w:val="009509DB"/>
    <w:rsid w:val="00951376"/>
    <w:rsid w:val="0095147C"/>
    <w:rsid w:val="009528C2"/>
    <w:rsid w:val="0095331F"/>
    <w:rsid w:val="00953873"/>
    <w:rsid w:val="009545C0"/>
    <w:rsid w:val="00954918"/>
    <w:rsid w:val="00954C84"/>
    <w:rsid w:val="0095596A"/>
    <w:rsid w:val="00955BDF"/>
    <w:rsid w:val="00955D87"/>
    <w:rsid w:val="00956DBA"/>
    <w:rsid w:val="0095740E"/>
    <w:rsid w:val="009578BB"/>
    <w:rsid w:val="00957FD0"/>
    <w:rsid w:val="00960E09"/>
    <w:rsid w:val="009614A5"/>
    <w:rsid w:val="00961674"/>
    <w:rsid w:val="00961DDD"/>
    <w:rsid w:val="00962626"/>
    <w:rsid w:val="00962780"/>
    <w:rsid w:val="0096342A"/>
    <w:rsid w:val="00963494"/>
    <w:rsid w:val="009634A0"/>
    <w:rsid w:val="00964507"/>
    <w:rsid w:val="00964702"/>
    <w:rsid w:val="00966410"/>
    <w:rsid w:val="00972304"/>
    <w:rsid w:val="009729E1"/>
    <w:rsid w:val="00972EB7"/>
    <w:rsid w:val="009732E5"/>
    <w:rsid w:val="009734FF"/>
    <w:rsid w:val="009738D2"/>
    <w:rsid w:val="009749C6"/>
    <w:rsid w:val="00974FFA"/>
    <w:rsid w:val="009751E7"/>
    <w:rsid w:val="0097521E"/>
    <w:rsid w:val="0097598B"/>
    <w:rsid w:val="009765B7"/>
    <w:rsid w:val="0097667C"/>
    <w:rsid w:val="00976CC9"/>
    <w:rsid w:val="00976E1A"/>
    <w:rsid w:val="009773E2"/>
    <w:rsid w:val="00977AC0"/>
    <w:rsid w:val="00977AF2"/>
    <w:rsid w:val="00980F18"/>
    <w:rsid w:val="00981A88"/>
    <w:rsid w:val="00981B70"/>
    <w:rsid w:val="00981F12"/>
    <w:rsid w:val="00982155"/>
    <w:rsid w:val="009824DD"/>
    <w:rsid w:val="0098262B"/>
    <w:rsid w:val="00983010"/>
    <w:rsid w:val="009835BB"/>
    <w:rsid w:val="009837A4"/>
    <w:rsid w:val="00984F51"/>
    <w:rsid w:val="0098515D"/>
    <w:rsid w:val="009855FB"/>
    <w:rsid w:val="009861E8"/>
    <w:rsid w:val="00986EA1"/>
    <w:rsid w:val="00987251"/>
    <w:rsid w:val="009903D0"/>
    <w:rsid w:val="00990AF0"/>
    <w:rsid w:val="00990B69"/>
    <w:rsid w:val="00990B88"/>
    <w:rsid w:val="009913A0"/>
    <w:rsid w:val="00991B6B"/>
    <w:rsid w:val="00992091"/>
    <w:rsid w:val="009922F6"/>
    <w:rsid w:val="00992475"/>
    <w:rsid w:val="00992483"/>
    <w:rsid w:val="0099364C"/>
    <w:rsid w:val="00993FC6"/>
    <w:rsid w:val="00996DD5"/>
    <w:rsid w:val="009974DE"/>
    <w:rsid w:val="00997789"/>
    <w:rsid w:val="00997A9D"/>
    <w:rsid w:val="00997BD0"/>
    <w:rsid w:val="00997E49"/>
    <w:rsid w:val="009A0565"/>
    <w:rsid w:val="009A05AD"/>
    <w:rsid w:val="009A0F86"/>
    <w:rsid w:val="009A17B0"/>
    <w:rsid w:val="009A2125"/>
    <w:rsid w:val="009A252C"/>
    <w:rsid w:val="009A2E50"/>
    <w:rsid w:val="009A3D59"/>
    <w:rsid w:val="009A4148"/>
    <w:rsid w:val="009A4694"/>
    <w:rsid w:val="009A5E8F"/>
    <w:rsid w:val="009A6720"/>
    <w:rsid w:val="009A6EA6"/>
    <w:rsid w:val="009B06E7"/>
    <w:rsid w:val="009B077F"/>
    <w:rsid w:val="009B1398"/>
    <w:rsid w:val="009B1DD4"/>
    <w:rsid w:val="009B50FE"/>
    <w:rsid w:val="009B575B"/>
    <w:rsid w:val="009B62A8"/>
    <w:rsid w:val="009B7178"/>
    <w:rsid w:val="009C0015"/>
    <w:rsid w:val="009C00AC"/>
    <w:rsid w:val="009C0923"/>
    <w:rsid w:val="009C0F52"/>
    <w:rsid w:val="009C19FE"/>
    <w:rsid w:val="009C1C59"/>
    <w:rsid w:val="009C2094"/>
    <w:rsid w:val="009C2656"/>
    <w:rsid w:val="009C3B1B"/>
    <w:rsid w:val="009C44A5"/>
    <w:rsid w:val="009C4738"/>
    <w:rsid w:val="009C53AC"/>
    <w:rsid w:val="009C76D3"/>
    <w:rsid w:val="009C7B53"/>
    <w:rsid w:val="009C7E09"/>
    <w:rsid w:val="009D0045"/>
    <w:rsid w:val="009D0DC9"/>
    <w:rsid w:val="009D11A8"/>
    <w:rsid w:val="009D151C"/>
    <w:rsid w:val="009D2604"/>
    <w:rsid w:val="009D28F5"/>
    <w:rsid w:val="009D296F"/>
    <w:rsid w:val="009D3CFA"/>
    <w:rsid w:val="009D6124"/>
    <w:rsid w:val="009D6953"/>
    <w:rsid w:val="009D6F43"/>
    <w:rsid w:val="009D758B"/>
    <w:rsid w:val="009E0762"/>
    <w:rsid w:val="009E145F"/>
    <w:rsid w:val="009E3B96"/>
    <w:rsid w:val="009E4553"/>
    <w:rsid w:val="009E458D"/>
    <w:rsid w:val="009E4910"/>
    <w:rsid w:val="009E4990"/>
    <w:rsid w:val="009E4BF8"/>
    <w:rsid w:val="009E5506"/>
    <w:rsid w:val="009E5A88"/>
    <w:rsid w:val="009E69FB"/>
    <w:rsid w:val="009E755E"/>
    <w:rsid w:val="009E7B9A"/>
    <w:rsid w:val="009E7F5C"/>
    <w:rsid w:val="009F0C7E"/>
    <w:rsid w:val="009F36C9"/>
    <w:rsid w:val="009F5F92"/>
    <w:rsid w:val="009F6078"/>
    <w:rsid w:val="009F6624"/>
    <w:rsid w:val="009F7A56"/>
    <w:rsid w:val="00A00B90"/>
    <w:rsid w:val="00A024D7"/>
    <w:rsid w:val="00A03F94"/>
    <w:rsid w:val="00A046FF"/>
    <w:rsid w:val="00A04E44"/>
    <w:rsid w:val="00A05285"/>
    <w:rsid w:val="00A0571C"/>
    <w:rsid w:val="00A0575F"/>
    <w:rsid w:val="00A062DB"/>
    <w:rsid w:val="00A06B5C"/>
    <w:rsid w:val="00A07D6C"/>
    <w:rsid w:val="00A07F4F"/>
    <w:rsid w:val="00A10476"/>
    <w:rsid w:val="00A1158E"/>
    <w:rsid w:val="00A13862"/>
    <w:rsid w:val="00A138C1"/>
    <w:rsid w:val="00A14256"/>
    <w:rsid w:val="00A142AB"/>
    <w:rsid w:val="00A14699"/>
    <w:rsid w:val="00A149A9"/>
    <w:rsid w:val="00A152CE"/>
    <w:rsid w:val="00A15783"/>
    <w:rsid w:val="00A170B5"/>
    <w:rsid w:val="00A17259"/>
    <w:rsid w:val="00A20988"/>
    <w:rsid w:val="00A213FA"/>
    <w:rsid w:val="00A21B4E"/>
    <w:rsid w:val="00A21E2B"/>
    <w:rsid w:val="00A2253C"/>
    <w:rsid w:val="00A23024"/>
    <w:rsid w:val="00A23E31"/>
    <w:rsid w:val="00A24C44"/>
    <w:rsid w:val="00A25060"/>
    <w:rsid w:val="00A25E52"/>
    <w:rsid w:val="00A2651C"/>
    <w:rsid w:val="00A26C3B"/>
    <w:rsid w:val="00A30449"/>
    <w:rsid w:val="00A316A8"/>
    <w:rsid w:val="00A3232C"/>
    <w:rsid w:val="00A32566"/>
    <w:rsid w:val="00A32BF3"/>
    <w:rsid w:val="00A33640"/>
    <w:rsid w:val="00A33B3D"/>
    <w:rsid w:val="00A346C2"/>
    <w:rsid w:val="00A35665"/>
    <w:rsid w:val="00A35ACF"/>
    <w:rsid w:val="00A36F2D"/>
    <w:rsid w:val="00A37022"/>
    <w:rsid w:val="00A37616"/>
    <w:rsid w:val="00A37DEC"/>
    <w:rsid w:val="00A405ED"/>
    <w:rsid w:val="00A40D0E"/>
    <w:rsid w:val="00A410D5"/>
    <w:rsid w:val="00A4134E"/>
    <w:rsid w:val="00A415A0"/>
    <w:rsid w:val="00A41631"/>
    <w:rsid w:val="00A4169B"/>
    <w:rsid w:val="00A41E8A"/>
    <w:rsid w:val="00A41FFC"/>
    <w:rsid w:val="00A42B70"/>
    <w:rsid w:val="00A44E95"/>
    <w:rsid w:val="00A454C8"/>
    <w:rsid w:val="00A45903"/>
    <w:rsid w:val="00A45DFD"/>
    <w:rsid w:val="00A4632A"/>
    <w:rsid w:val="00A46932"/>
    <w:rsid w:val="00A46BAE"/>
    <w:rsid w:val="00A46E36"/>
    <w:rsid w:val="00A47E5C"/>
    <w:rsid w:val="00A510BD"/>
    <w:rsid w:val="00A51201"/>
    <w:rsid w:val="00A51B7B"/>
    <w:rsid w:val="00A51C5F"/>
    <w:rsid w:val="00A51D56"/>
    <w:rsid w:val="00A52B6C"/>
    <w:rsid w:val="00A530D6"/>
    <w:rsid w:val="00A535A3"/>
    <w:rsid w:val="00A53D00"/>
    <w:rsid w:val="00A545AE"/>
    <w:rsid w:val="00A54AB5"/>
    <w:rsid w:val="00A557D0"/>
    <w:rsid w:val="00A57255"/>
    <w:rsid w:val="00A57871"/>
    <w:rsid w:val="00A57D05"/>
    <w:rsid w:val="00A6086C"/>
    <w:rsid w:val="00A626FB"/>
    <w:rsid w:val="00A63980"/>
    <w:rsid w:val="00A63EC4"/>
    <w:rsid w:val="00A6426D"/>
    <w:rsid w:val="00A642D6"/>
    <w:rsid w:val="00A64A7E"/>
    <w:rsid w:val="00A65A35"/>
    <w:rsid w:val="00A65ED8"/>
    <w:rsid w:val="00A65F43"/>
    <w:rsid w:val="00A67F95"/>
    <w:rsid w:val="00A703D8"/>
    <w:rsid w:val="00A7061C"/>
    <w:rsid w:val="00A70A61"/>
    <w:rsid w:val="00A71BC7"/>
    <w:rsid w:val="00A73CC7"/>
    <w:rsid w:val="00A73FB7"/>
    <w:rsid w:val="00A741F1"/>
    <w:rsid w:val="00A7446E"/>
    <w:rsid w:val="00A74AEE"/>
    <w:rsid w:val="00A753B5"/>
    <w:rsid w:val="00A75939"/>
    <w:rsid w:val="00A75DD2"/>
    <w:rsid w:val="00A7615D"/>
    <w:rsid w:val="00A76A31"/>
    <w:rsid w:val="00A80C8B"/>
    <w:rsid w:val="00A80E55"/>
    <w:rsid w:val="00A81844"/>
    <w:rsid w:val="00A824D3"/>
    <w:rsid w:val="00A82528"/>
    <w:rsid w:val="00A8295E"/>
    <w:rsid w:val="00A83945"/>
    <w:rsid w:val="00A83E4E"/>
    <w:rsid w:val="00A8401B"/>
    <w:rsid w:val="00A8442E"/>
    <w:rsid w:val="00A849D1"/>
    <w:rsid w:val="00A84D1F"/>
    <w:rsid w:val="00A851CB"/>
    <w:rsid w:val="00A85671"/>
    <w:rsid w:val="00A85886"/>
    <w:rsid w:val="00A90BE0"/>
    <w:rsid w:val="00A91BB7"/>
    <w:rsid w:val="00A91DAF"/>
    <w:rsid w:val="00A928EF"/>
    <w:rsid w:val="00A937D6"/>
    <w:rsid w:val="00A9414C"/>
    <w:rsid w:val="00A945E9"/>
    <w:rsid w:val="00A94A43"/>
    <w:rsid w:val="00A95299"/>
    <w:rsid w:val="00A95AC3"/>
    <w:rsid w:val="00A96618"/>
    <w:rsid w:val="00A96850"/>
    <w:rsid w:val="00A96FCD"/>
    <w:rsid w:val="00AA014F"/>
    <w:rsid w:val="00AA0E52"/>
    <w:rsid w:val="00AA1F14"/>
    <w:rsid w:val="00AA1F3D"/>
    <w:rsid w:val="00AA20CB"/>
    <w:rsid w:val="00AA2482"/>
    <w:rsid w:val="00AA402D"/>
    <w:rsid w:val="00AA4288"/>
    <w:rsid w:val="00AA47D2"/>
    <w:rsid w:val="00AA4D4E"/>
    <w:rsid w:val="00AA504C"/>
    <w:rsid w:val="00AA53C3"/>
    <w:rsid w:val="00AA723D"/>
    <w:rsid w:val="00AA7E48"/>
    <w:rsid w:val="00AB018E"/>
    <w:rsid w:val="00AB0F62"/>
    <w:rsid w:val="00AB175F"/>
    <w:rsid w:val="00AB1C8B"/>
    <w:rsid w:val="00AB2B03"/>
    <w:rsid w:val="00AB33D6"/>
    <w:rsid w:val="00AB48C0"/>
    <w:rsid w:val="00AB4E54"/>
    <w:rsid w:val="00AB4E55"/>
    <w:rsid w:val="00AB6037"/>
    <w:rsid w:val="00AB63C2"/>
    <w:rsid w:val="00AB65FB"/>
    <w:rsid w:val="00AB6B86"/>
    <w:rsid w:val="00AB7355"/>
    <w:rsid w:val="00AB73B6"/>
    <w:rsid w:val="00AB73BA"/>
    <w:rsid w:val="00AB7BFD"/>
    <w:rsid w:val="00AC0805"/>
    <w:rsid w:val="00AC1092"/>
    <w:rsid w:val="00AC202C"/>
    <w:rsid w:val="00AC2DD4"/>
    <w:rsid w:val="00AC2EB5"/>
    <w:rsid w:val="00AC4E37"/>
    <w:rsid w:val="00AC59C5"/>
    <w:rsid w:val="00AC628A"/>
    <w:rsid w:val="00AC6502"/>
    <w:rsid w:val="00AC7A3A"/>
    <w:rsid w:val="00AC7F3B"/>
    <w:rsid w:val="00AD0B73"/>
    <w:rsid w:val="00AD147B"/>
    <w:rsid w:val="00AD1E68"/>
    <w:rsid w:val="00AD21DC"/>
    <w:rsid w:val="00AD3BEE"/>
    <w:rsid w:val="00AD4C5A"/>
    <w:rsid w:val="00AD5C6C"/>
    <w:rsid w:val="00AD5FC8"/>
    <w:rsid w:val="00AD600F"/>
    <w:rsid w:val="00AD6B65"/>
    <w:rsid w:val="00AD6E1C"/>
    <w:rsid w:val="00AD7C29"/>
    <w:rsid w:val="00AE075E"/>
    <w:rsid w:val="00AE3232"/>
    <w:rsid w:val="00AE51CA"/>
    <w:rsid w:val="00AE6169"/>
    <w:rsid w:val="00AE7112"/>
    <w:rsid w:val="00AE786A"/>
    <w:rsid w:val="00AE78AD"/>
    <w:rsid w:val="00AE7979"/>
    <w:rsid w:val="00AE7A47"/>
    <w:rsid w:val="00AE7FD2"/>
    <w:rsid w:val="00AF0A89"/>
    <w:rsid w:val="00AF143B"/>
    <w:rsid w:val="00AF23E7"/>
    <w:rsid w:val="00AF30D7"/>
    <w:rsid w:val="00AF44B5"/>
    <w:rsid w:val="00AF49B7"/>
    <w:rsid w:val="00AF4F59"/>
    <w:rsid w:val="00AF610C"/>
    <w:rsid w:val="00AF7355"/>
    <w:rsid w:val="00AF7AB9"/>
    <w:rsid w:val="00AF7E90"/>
    <w:rsid w:val="00B015A2"/>
    <w:rsid w:val="00B02964"/>
    <w:rsid w:val="00B03344"/>
    <w:rsid w:val="00B03762"/>
    <w:rsid w:val="00B03EFA"/>
    <w:rsid w:val="00B03F6A"/>
    <w:rsid w:val="00B04FDD"/>
    <w:rsid w:val="00B0518E"/>
    <w:rsid w:val="00B053C6"/>
    <w:rsid w:val="00B05D45"/>
    <w:rsid w:val="00B07337"/>
    <w:rsid w:val="00B073B4"/>
    <w:rsid w:val="00B12A54"/>
    <w:rsid w:val="00B13A86"/>
    <w:rsid w:val="00B13A8D"/>
    <w:rsid w:val="00B15074"/>
    <w:rsid w:val="00B15663"/>
    <w:rsid w:val="00B16533"/>
    <w:rsid w:val="00B16A0C"/>
    <w:rsid w:val="00B172E6"/>
    <w:rsid w:val="00B17855"/>
    <w:rsid w:val="00B17D84"/>
    <w:rsid w:val="00B17F40"/>
    <w:rsid w:val="00B20554"/>
    <w:rsid w:val="00B20DA6"/>
    <w:rsid w:val="00B21DC6"/>
    <w:rsid w:val="00B22094"/>
    <w:rsid w:val="00B22DF2"/>
    <w:rsid w:val="00B239E2"/>
    <w:rsid w:val="00B23C6D"/>
    <w:rsid w:val="00B241D2"/>
    <w:rsid w:val="00B25CC4"/>
    <w:rsid w:val="00B25CE5"/>
    <w:rsid w:val="00B26738"/>
    <w:rsid w:val="00B26C7F"/>
    <w:rsid w:val="00B27305"/>
    <w:rsid w:val="00B302CA"/>
    <w:rsid w:val="00B30497"/>
    <w:rsid w:val="00B30ECD"/>
    <w:rsid w:val="00B33879"/>
    <w:rsid w:val="00B34226"/>
    <w:rsid w:val="00B34307"/>
    <w:rsid w:val="00B35466"/>
    <w:rsid w:val="00B35D33"/>
    <w:rsid w:val="00B3671E"/>
    <w:rsid w:val="00B36B60"/>
    <w:rsid w:val="00B3748F"/>
    <w:rsid w:val="00B37E63"/>
    <w:rsid w:val="00B404CF"/>
    <w:rsid w:val="00B4069B"/>
    <w:rsid w:val="00B41384"/>
    <w:rsid w:val="00B4138B"/>
    <w:rsid w:val="00B4192F"/>
    <w:rsid w:val="00B41B81"/>
    <w:rsid w:val="00B41D1E"/>
    <w:rsid w:val="00B41D75"/>
    <w:rsid w:val="00B42121"/>
    <w:rsid w:val="00B4299E"/>
    <w:rsid w:val="00B43DE7"/>
    <w:rsid w:val="00B45EE3"/>
    <w:rsid w:val="00B4636A"/>
    <w:rsid w:val="00B47C17"/>
    <w:rsid w:val="00B50316"/>
    <w:rsid w:val="00B5063A"/>
    <w:rsid w:val="00B52034"/>
    <w:rsid w:val="00B523A8"/>
    <w:rsid w:val="00B525B8"/>
    <w:rsid w:val="00B5269B"/>
    <w:rsid w:val="00B52C94"/>
    <w:rsid w:val="00B5473F"/>
    <w:rsid w:val="00B558D8"/>
    <w:rsid w:val="00B5668F"/>
    <w:rsid w:val="00B56A44"/>
    <w:rsid w:val="00B575C6"/>
    <w:rsid w:val="00B57ECF"/>
    <w:rsid w:val="00B60383"/>
    <w:rsid w:val="00B60A5F"/>
    <w:rsid w:val="00B60C0B"/>
    <w:rsid w:val="00B60FC2"/>
    <w:rsid w:val="00B61A57"/>
    <w:rsid w:val="00B61E1A"/>
    <w:rsid w:val="00B624AC"/>
    <w:rsid w:val="00B63795"/>
    <w:rsid w:val="00B64569"/>
    <w:rsid w:val="00B64F8F"/>
    <w:rsid w:val="00B655BB"/>
    <w:rsid w:val="00B66995"/>
    <w:rsid w:val="00B66C2D"/>
    <w:rsid w:val="00B702BB"/>
    <w:rsid w:val="00B703FE"/>
    <w:rsid w:val="00B70C1C"/>
    <w:rsid w:val="00B710D3"/>
    <w:rsid w:val="00B71B56"/>
    <w:rsid w:val="00B71E3A"/>
    <w:rsid w:val="00B732B2"/>
    <w:rsid w:val="00B73C65"/>
    <w:rsid w:val="00B75065"/>
    <w:rsid w:val="00B7655C"/>
    <w:rsid w:val="00B77375"/>
    <w:rsid w:val="00B8081D"/>
    <w:rsid w:val="00B80845"/>
    <w:rsid w:val="00B820AC"/>
    <w:rsid w:val="00B837B0"/>
    <w:rsid w:val="00B8387F"/>
    <w:rsid w:val="00B8390D"/>
    <w:rsid w:val="00B84363"/>
    <w:rsid w:val="00B84893"/>
    <w:rsid w:val="00B84DCE"/>
    <w:rsid w:val="00B86997"/>
    <w:rsid w:val="00B86A05"/>
    <w:rsid w:val="00B87E3E"/>
    <w:rsid w:val="00B90086"/>
    <w:rsid w:val="00B908E7"/>
    <w:rsid w:val="00B92888"/>
    <w:rsid w:val="00B9319E"/>
    <w:rsid w:val="00B942CC"/>
    <w:rsid w:val="00B94CA3"/>
    <w:rsid w:val="00B95162"/>
    <w:rsid w:val="00B96108"/>
    <w:rsid w:val="00B971A2"/>
    <w:rsid w:val="00B97773"/>
    <w:rsid w:val="00BA0E2B"/>
    <w:rsid w:val="00BA124D"/>
    <w:rsid w:val="00BA1CA6"/>
    <w:rsid w:val="00BA21FC"/>
    <w:rsid w:val="00BA31DE"/>
    <w:rsid w:val="00BA523F"/>
    <w:rsid w:val="00BA5E2E"/>
    <w:rsid w:val="00BA5FB9"/>
    <w:rsid w:val="00BA6A7D"/>
    <w:rsid w:val="00BA6CD3"/>
    <w:rsid w:val="00BA7379"/>
    <w:rsid w:val="00BA7728"/>
    <w:rsid w:val="00BB0895"/>
    <w:rsid w:val="00BB09A2"/>
    <w:rsid w:val="00BB15B0"/>
    <w:rsid w:val="00BB20A0"/>
    <w:rsid w:val="00BB37E9"/>
    <w:rsid w:val="00BB4E10"/>
    <w:rsid w:val="00BB50A9"/>
    <w:rsid w:val="00BB5199"/>
    <w:rsid w:val="00BB57DB"/>
    <w:rsid w:val="00BB59DF"/>
    <w:rsid w:val="00BB5C12"/>
    <w:rsid w:val="00BB68A0"/>
    <w:rsid w:val="00BB7DB1"/>
    <w:rsid w:val="00BC05A9"/>
    <w:rsid w:val="00BC0B93"/>
    <w:rsid w:val="00BC17FF"/>
    <w:rsid w:val="00BC1CFE"/>
    <w:rsid w:val="00BC237D"/>
    <w:rsid w:val="00BC41EF"/>
    <w:rsid w:val="00BC4239"/>
    <w:rsid w:val="00BC4543"/>
    <w:rsid w:val="00BC7EEF"/>
    <w:rsid w:val="00BD09CC"/>
    <w:rsid w:val="00BD3B8A"/>
    <w:rsid w:val="00BD3C33"/>
    <w:rsid w:val="00BD3FA5"/>
    <w:rsid w:val="00BD4A19"/>
    <w:rsid w:val="00BD6450"/>
    <w:rsid w:val="00BD6AA7"/>
    <w:rsid w:val="00BD6D20"/>
    <w:rsid w:val="00BD7196"/>
    <w:rsid w:val="00BD73AE"/>
    <w:rsid w:val="00BD77DB"/>
    <w:rsid w:val="00BD7919"/>
    <w:rsid w:val="00BE13DA"/>
    <w:rsid w:val="00BE17EB"/>
    <w:rsid w:val="00BE1B2F"/>
    <w:rsid w:val="00BE4CAB"/>
    <w:rsid w:val="00BE5C61"/>
    <w:rsid w:val="00BE5EF5"/>
    <w:rsid w:val="00BE6E2E"/>
    <w:rsid w:val="00BE705C"/>
    <w:rsid w:val="00BE7225"/>
    <w:rsid w:val="00BF164F"/>
    <w:rsid w:val="00BF1DC3"/>
    <w:rsid w:val="00BF3EE1"/>
    <w:rsid w:val="00BF5666"/>
    <w:rsid w:val="00BF5E61"/>
    <w:rsid w:val="00BF7252"/>
    <w:rsid w:val="00BF73FC"/>
    <w:rsid w:val="00BF773C"/>
    <w:rsid w:val="00BF77D8"/>
    <w:rsid w:val="00BF7B2A"/>
    <w:rsid w:val="00C006D6"/>
    <w:rsid w:val="00C01D52"/>
    <w:rsid w:val="00C035BD"/>
    <w:rsid w:val="00C049C9"/>
    <w:rsid w:val="00C04E21"/>
    <w:rsid w:val="00C05568"/>
    <w:rsid w:val="00C0691C"/>
    <w:rsid w:val="00C07033"/>
    <w:rsid w:val="00C070C2"/>
    <w:rsid w:val="00C07816"/>
    <w:rsid w:val="00C10182"/>
    <w:rsid w:val="00C10666"/>
    <w:rsid w:val="00C11459"/>
    <w:rsid w:val="00C115BA"/>
    <w:rsid w:val="00C12858"/>
    <w:rsid w:val="00C12DE3"/>
    <w:rsid w:val="00C14166"/>
    <w:rsid w:val="00C145F3"/>
    <w:rsid w:val="00C1692E"/>
    <w:rsid w:val="00C1773B"/>
    <w:rsid w:val="00C216DA"/>
    <w:rsid w:val="00C21717"/>
    <w:rsid w:val="00C21B40"/>
    <w:rsid w:val="00C21BFC"/>
    <w:rsid w:val="00C2331E"/>
    <w:rsid w:val="00C233A1"/>
    <w:rsid w:val="00C23AB3"/>
    <w:rsid w:val="00C23AB4"/>
    <w:rsid w:val="00C23C36"/>
    <w:rsid w:val="00C24BFF"/>
    <w:rsid w:val="00C24C8A"/>
    <w:rsid w:val="00C24E77"/>
    <w:rsid w:val="00C2579B"/>
    <w:rsid w:val="00C26AB9"/>
    <w:rsid w:val="00C26BD8"/>
    <w:rsid w:val="00C274B3"/>
    <w:rsid w:val="00C276D7"/>
    <w:rsid w:val="00C278B1"/>
    <w:rsid w:val="00C30E29"/>
    <w:rsid w:val="00C31531"/>
    <w:rsid w:val="00C31BE5"/>
    <w:rsid w:val="00C31BF0"/>
    <w:rsid w:val="00C33227"/>
    <w:rsid w:val="00C3354A"/>
    <w:rsid w:val="00C34E84"/>
    <w:rsid w:val="00C350B4"/>
    <w:rsid w:val="00C35719"/>
    <w:rsid w:val="00C35D17"/>
    <w:rsid w:val="00C36A24"/>
    <w:rsid w:val="00C37AE5"/>
    <w:rsid w:val="00C37C6B"/>
    <w:rsid w:val="00C41992"/>
    <w:rsid w:val="00C41DBA"/>
    <w:rsid w:val="00C41E25"/>
    <w:rsid w:val="00C42DD8"/>
    <w:rsid w:val="00C42FF1"/>
    <w:rsid w:val="00C449C1"/>
    <w:rsid w:val="00C46037"/>
    <w:rsid w:val="00C4674C"/>
    <w:rsid w:val="00C4760C"/>
    <w:rsid w:val="00C511A9"/>
    <w:rsid w:val="00C51AC9"/>
    <w:rsid w:val="00C53102"/>
    <w:rsid w:val="00C53875"/>
    <w:rsid w:val="00C551FB"/>
    <w:rsid w:val="00C55CD6"/>
    <w:rsid w:val="00C56CA1"/>
    <w:rsid w:val="00C56E22"/>
    <w:rsid w:val="00C5756C"/>
    <w:rsid w:val="00C57A5F"/>
    <w:rsid w:val="00C57B26"/>
    <w:rsid w:val="00C57E6B"/>
    <w:rsid w:val="00C57F03"/>
    <w:rsid w:val="00C61266"/>
    <w:rsid w:val="00C61E8D"/>
    <w:rsid w:val="00C627F1"/>
    <w:rsid w:val="00C62C2C"/>
    <w:rsid w:val="00C6300F"/>
    <w:rsid w:val="00C63794"/>
    <w:rsid w:val="00C6397B"/>
    <w:rsid w:val="00C63FD7"/>
    <w:rsid w:val="00C64BB3"/>
    <w:rsid w:val="00C65173"/>
    <w:rsid w:val="00C65F9B"/>
    <w:rsid w:val="00C661D9"/>
    <w:rsid w:val="00C66B18"/>
    <w:rsid w:val="00C66D35"/>
    <w:rsid w:val="00C67DFA"/>
    <w:rsid w:val="00C719A2"/>
    <w:rsid w:val="00C735BD"/>
    <w:rsid w:val="00C75063"/>
    <w:rsid w:val="00C75377"/>
    <w:rsid w:val="00C75530"/>
    <w:rsid w:val="00C75828"/>
    <w:rsid w:val="00C75FE6"/>
    <w:rsid w:val="00C762C7"/>
    <w:rsid w:val="00C76520"/>
    <w:rsid w:val="00C7657C"/>
    <w:rsid w:val="00C770AE"/>
    <w:rsid w:val="00C77692"/>
    <w:rsid w:val="00C80A59"/>
    <w:rsid w:val="00C80B96"/>
    <w:rsid w:val="00C8103F"/>
    <w:rsid w:val="00C813B6"/>
    <w:rsid w:val="00C82CB5"/>
    <w:rsid w:val="00C83A97"/>
    <w:rsid w:val="00C83F75"/>
    <w:rsid w:val="00C84913"/>
    <w:rsid w:val="00C84A0F"/>
    <w:rsid w:val="00C85780"/>
    <w:rsid w:val="00C859D3"/>
    <w:rsid w:val="00C86BD1"/>
    <w:rsid w:val="00C87034"/>
    <w:rsid w:val="00C8727E"/>
    <w:rsid w:val="00C87E22"/>
    <w:rsid w:val="00C907D9"/>
    <w:rsid w:val="00C90D20"/>
    <w:rsid w:val="00C91BBD"/>
    <w:rsid w:val="00C928D9"/>
    <w:rsid w:val="00C954FB"/>
    <w:rsid w:val="00C955FE"/>
    <w:rsid w:val="00C96C98"/>
    <w:rsid w:val="00CA0820"/>
    <w:rsid w:val="00CA09E7"/>
    <w:rsid w:val="00CA0C87"/>
    <w:rsid w:val="00CA0DDE"/>
    <w:rsid w:val="00CA2B2A"/>
    <w:rsid w:val="00CA2D9E"/>
    <w:rsid w:val="00CA310C"/>
    <w:rsid w:val="00CA530B"/>
    <w:rsid w:val="00CA5A97"/>
    <w:rsid w:val="00CA5B13"/>
    <w:rsid w:val="00CA61E7"/>
    <w:rsid w:val="00CB018F"/>
    <w:rsid w:val="00CB02B6"/>
    <w:rsid w:val="00CB10C4"/>
    <w:rsid w:val="00CB11DC"/>
    <w:rsid w:val="00CB168E"/>
    <w:rsid w:val="00CB2757"/>
    <w:rsid w:val="00CB3834"/>
    <w:rsid w:val="00CB3A4C"/>
    <w:rsid w:val="00CB4595"/>
    <w:rsid w:val="00CB45FC"/>
    <w:rsid w:val="00CB4AE3"/>
    <w:rsid w:val="00CB5794"/>
    <w:rsid w:val="00CB7A09"/>
    <w:rsid w:val="00CC05CA"/>
    <w:rsid w:val="00CC05CB"/>
    <w:rsid w:val="00CC0A62"/>
    <w:rsid w:val="00CC25DF"/>
    <w:rsid w:val="00CC35DE"/>
    <w:rsid w:val="00CC4A4C"/>
    <w:rsid w:val="00CC4F29"/>
    <w:rsid w:val="00CC50CE"/>
    <w:rsid w:val="00CC5BD5"/>
    <w:rsid w:val="00CC5C06"/>
    <w:rsid w:val="00CC652C"/>
    <w:rsid w:val="00CC6A2D"/>
    <w:rsid w:val="00CC6DAB"/>
    <w:rsid w:val="00CC6E1C"/>
    <w:rsid w:val="00CC7510"/>
    <w:rsid w:val="00CD0581"/>
    <w:rsid w:val="00CD1E9B"/>
    <w:rsid w:val="00CD200B"/>
    <w:rsid w:val="00CD2952"/>
    <w:rsid w:val="00CD4B51"/>
    <w:rsid w:val="00CD57C7"/>
    <w:rsid w:val="00CD5A1D"/>
    <w:rsid w:val="00CD6198"/>
    <w:rsid w:val="00CD770F"/>
    <w:rsid w:val="00CE1A74"/>
    <w:rsid w:val="00CE2F96"/>
    <w:rsid w:val="00CE3E77"/>
    <w:rsid w:val="00CE5CEC"/>
    <w:rsid w:val="00CE685D"/>
    <w:rsid w:val="00CE6AFE"/>
    <w:rsid w:val="00CE780A"/>
    <w:rsid w:val="00CE7846"/>
    <w:rsid w:val="00CE7C7C"/>
    <w:rsid w:val="00CE7ED8"/>
    <w:rsid w:val="00CF22FF"/>
    <w:rsid w:val="00CF3245"/>
    <w:rsid w:val="00CF387A"/>
    <w:rsid w:val="00CF48F4"/>
    <w:rsid w:val="00CF59E4"/>
    <w:rsid w:val="00CF648E"/>
    <w:rsid w:val="00CF6CDC"/>
    <w:rsid w:val="00CF72FF"/>
    <w:rsid w:val="00CF7673"/>
    <w:rsid w:val="00CF7CC2"/>
    <w:rsid w:val="00D005E2"/>
    <w:rsid w:val="00D01765"/>
    <w:rsid w:val="00D01A0C"/>
    <w:rsid w:val="00D0234C"/>
    <w:rsid w:val="00D030FE"/>
    <w:rsid w:val="00D03C57"/>
    <w:rsid w:val="00D05022"/>
    <w:rsid w:val="00D05472"/>
    <w:rsid w:val="00D06833"/>
    <w:rsid w:val="00D07E4F"/>
    <w:rsid w:val="00D07E81"/>
    <w:rsid w:val="00D104E6"/>
    <w:rsid w:val="00D105B0"/>
    <w:rsid w:val="00D10AC6"/>
    <w:rsid w:val="00D13329"/>
    <w:rsid w:val="00D13C4B"/>
    <w:rsid w:val="00D14F97"/>
    <w:rsid w:val="00D1548D"/>
    <w:rsid w:val="00D157E3"/>
    <w:rsid w:val="00D15983"/>
    <w:rsid w:val="00D161A6"/>
    <w:rsid w:val="00D17940"/>
    <w:rsid w:val="00D17D33"/>
    <w:rsid w:val="00D20F8F"/>
    <w:rsid w:val="00D2129C"/>
    <w:rsid w:val="00D21515"/>
    <w:rsid w:val="00D24072"/>
    <w:rsid w:val="00D2525C"/>
    <w:rsid w:val="00D25B23"/>
    <w:rsid w:val="00D262DB"/>
    <w:rsid w:val="00D26C3D"/>
    <w:rsid w:val="00D27396"/>
    <w:rsid w:val="00D30530"/>
    <w:rsid w:val="00D309D3"/>
    <w:rsid w:val="00D30A2B"/>
    <w:rsid w:val="00D310A0"/>
    <w:rsid w:val="00D3147B"/>
    <w:rsid w:val="00D31B74"/>
    <w:rsid w:val="00D31CC0"/>
    <w:rsid w:val="00D323EC"/>
    <w:rsid w:val="00D3382E"/>
    <w:rsid w:val="00D339ED"/>
    <w:rsid w:val="00D33C8E"/>
    <w:rsid w:val="00D346AC"/>
    <w:rsid w:val="00D34AFA"/>
    <w:rsid w:val="00D3551D"/>
    <w:rsid w:val="00D3573D"/>
    <w:rsid w:val="00D35E14"/>
    <w:rsid w:val="00D367AE"/>
    <w:rsid w:val="00D36924"/>
    <w:rsid w:val="00D3745C"/>
    <w:rsid w:val="00D37D5F"/>
    <w:rsid w:val="00D401FE"/>
    <w:rsid w:val="00D4113D"/>
    <w:rsid w:val="00D4148C"/>
    <w:rsid w:val="00D42519"/>
    <w:rsid w:val="00D427AA"/>
    <w:rsid w:val="00D45E84"/>
    <w:rsid w:val="00D45F95"/>
    <w:rsid w:val="00D5130B"/>
    <w:rsid w:val="00D5189F"/>
    <w:rsid w:val="00D52FE0"/>
    <w:rsid w:val="00D530DE"/>
    <w:rsid w:val="00D5312F"/>
    <w:rsid w:val="00D53486"/>
    <w:rsid w:val="00D5349D"/>
    <w:rsid w:val="00D5448F"/>
    <w:rsid w:val="00D54C3E"/>
    <w:rsid w:val="00D54E6E"/>
    <w:rsid w:val="00D54E96"/>
    <w:rsid w:val="00D5503B"/>
    <w:rsid w:val="00D55074"/>
    <w:rsid w:val="00D5594E"/>
    <w:rsid w:val="00D55963"/>
    <w:rsid w:val="00D56554"/>
    <w:rsid w:val="00D57334"/>
    <w:rsid w:val="00D5773A"/>
    <w:rsid w:val="00D6041A"/>
    <w:rsid w:val="00D60E70"/>
    <w:rsid w:val="00D61000"/>
    <w:rsid w:val="00D626F8"/>
    <w:rsid w:val="00D62A77"/>
    <w:rsid w:val="00D63109"/>
    <w:rsid w:val="00D63238"/>
    <w:rsid w:val="00D64262"/>
    <w:rsid w:val="00D64963"/>
    <w:rsid w:val="00D64989"/>
    <w:rsid w:val="00D65401"/>
    <w:rsid w:val="00D665D7"/>
    <w:rsid w:val="00D66716"/>
    <w:rsid w:val="00D66ACC"/>
    <w:rsid w:val="00D66FBF"/>
    <w:rsid w:val="00D675E4"/>
    <w:rsid w:val="00D67D77"/>
    <w:rsid w:val="00D70EFC"/>
    <w:rsid w:val="00D72613"/>
    <w:rsid w:val="00D7332B"/>
    <w:rsid w:val="00D735E3"/>
    <w:rsid w:val="00D73669"/>
    <w:rsid w:val="00D7499C"/>
    <w:rsid w:val="00D754D2"/>
    <w:rsid w:val="00D75C3F"/>
    <w:rsid w:val="00D76B32"/>
    <w:rsid w:val="00D7724E"/>
    <w:rsid w:val="00D77DEB"/>
    <w:rsid w:val="00D8008D"/>
    <w:rsid w:val="00D8009D"/>
    <w:rsid w:val="00D80258"/>
    <w:rsid w:val="00D829D8"/>
    <w:rsid w:val="00D83528"/>
    <w:rsid w:val="00D848C5"/>
    <w:rsid w:val="00D86375"/>
    <w:rsid w:val="00D864E0"/>
    <w:rsid w:val="00D9088A"/>
    <w:rsid w:val="00D90D53"/>
    <w:rsid w:val="00D90E65"/>
    <w:rsid w:val="00D9123F"/>
    <w:rsid w:val="00D921FB"/>
    <w:rsid w:val="00D92B78"/>
    <w:rsid w:val="00D93486"/>
    <w:rsid w:val="00D95F0B"/>
    <w:rsid w:val="00D95FDD"/>
    <w:rsid w:val="00D96404"/>
    <w:rsid w:val="00D97425"/>
    <w:rsid w:val="00D974A0"/>
    <w:rsid w:val="00D9778F"/>
    <w:rsid w:val="00D97D02"/>
    <w:rsid w:val="00D97EAB"/>
    <w:rsid w:val="00DA03BA"/>
    <w:rsid w:val="00DA0838"/>
    <w:rsid w:val="00DA0D0B"/>
    <w:rsid w:val="00DA16B6"/>
    <w:rsid w:val="00DA231C"/>
    <w:rsid w:val="00DA298C"/>
    <w:rsid w:val="00DA2E50"/>
    <w:rsid w:val="00DA3278"/>
    <w:rsid w:val="00DA3295"/>
    <w:rsid w:val="00DA4785"/>
    <w:rsid w:val="00DA5EA8"/>
    <w:rsid w:val="00DA6AC4"/>
    <w:rsid w:val="00DB0557"/>
    <w:rsid w:val="00DB108C"/>
    <w:rsid w:val="00DB1535"/>
    <w:rsid w:val="00DB25C1"/>
    <w:rsid w:val="00DB3613"/>
    <w:rsid w:val="00DB36E5"/>
    <w:rsid w:val="00DB5CFF"/>
    <w:rsid w:val="00DC0075"/>
    <w:rsid w:val="00DC074D"/>
    <w:rsid w:val="00DC21F5"/>
    <w:rsid w:val="00DC3EC5"/>
    <w:rsid w:val="00DC4141"/>
    <w:rsid w:val="00DC4AFE"/>
    <w:rsid w:val="00DC5123"/>
    <w:rsid w:val="00DC5EE8"/>
    <w:rsid w:val="00DC6417"/>
    <w:rsid w:val="00DC645E"/>
    <w:rsid w:val="00DC6820"/>
    <w:rsid w:val="00DD0E44"/>
    <w:rsid w:val="00DD1C2B"/>
    <w:rsid w:val="00DD20BF"/>
    <w:rsid w:val="00DD31E2"/>
    <w:rsid w:val="00DD3247"/>
    <w:rsid w:val="00DD3844"/>
    <w:rsid w:val="00DD4EB6"/>
    <w:rsid w:val="00DD5E96"/>
    <w:rsid w:val="00DD6218"/>
    <w:rsid w:val="00DD65F7"/>
    <w:rsid w:val="00DD6B06"/>
    <w:rsid w:val="00DD713D"/>
    <w:rsid w:val="00DD770B"/>
    <w:rsid w:val="00DD795B"/>
    <w:rsid w:val="00DE0543"/>
    <w:rsid w:val="00DE08E5"/>
    <w:rsid w:val="00DE0AD4"/>
    <w:rsid w:val="00DE140F"/>
    <w:rsid w:val="00DE1580"/>
    <w:rsid w:val="00DE1588"/>
    <w:rsid w:val="00DE1ABD"/>
    <w:rsid w:val="00DE26E1"/>
    <w:rsid w:val="00DE2D32"/>
    <w:rsid w:val="00DE3021"/>
    <w:rsid w:val="00DE35EB"/>
    <w:rsid w:val="00DE5090"/>
    <w:rsid w:val="00DE6955"/>
    <w:rsid w:val="00DE6D48"/>
    <w:rsid w:val="00DE752A"/>
    <w:rsid w:val="00DF0646"/>
    <w:rsid w:val="00DF1261"/>
    <w:rsid w:val="00DF15E2"/>
    <w:rsid w:val="00DF25D2"/>
    <w:rsid w:val="00DF3C14"/>
    <w:rsid w:val="00DF491C"/>
    <w:rsid w:val="00DF4FD0"/>
    <w:rsid w:val="00DF5082"/>
    <w:rsid w:val="00DF6105"/>
    <w:rsid w:val="00DF67D8"/>
    <w:rsid w:val="00E00FEB"/>
    <w:rsid w:val="00E022B9"/>
    <w:rsid w:val="00E024C4"/>
    <w:rsid w:val="00E02CE7"/>
    <w:rsid w:val="00E034E6"/>
    <w:rsid w:val="00E047DA"/>
    <w:rsid w:val="00E04859"/>
    <w:rsid w:val="00E04903"/>
    <w:rsid w:val="00E04FD0"/>
    <w:rsid w:val="00E1071F"/>
    <w:rsid w:val="00E10FED"/>
    <w:rsid w:val="00E115EC"/>
    <w:rsid w:val="00E11D52"/>
    <w:rsid w:val="00E12331"/>
    <w:rsid w:val="00E1262A"/>
    <w:rsid w:val="00E138CE"/>
    <w:rsid w:val="00E15A82"/>
    <w:rsid w:val="00E1619F"/>
    <w:rsid w:val="00E16AC2"/>
    <w:rsid w:val="00E16D59"/>
    <w:rsid w:val="00E16D9F"/>
    <w:rsid w:val="00E16F19"/>
    <w:rsid w:val="00E17308"/>
    <w:rsid w:val="00E174A5"/>
    <w:rsid w:val="00E1772C"/>
    <w:rsid w:val="00E2019F"/>
    <w:rsid w:val="00E2081C"/>
    <w:rsid w:val="00E2124B"/>
    <w:rsid w:val="00E21300"/>
    <w:rsid w:val="00E2137E"/>
    <w:rsid w:val="00E21896"/>
    <w:rsid w:val="00E2299F"/>
    <w:rsid w:val="00E24669"/>
    <w:rsid w:val="00E24828"/>
    <w:rsid w:val="00E26C17"/>
    <w:rsid w:val="00E270E5"/>
    <w:rsid w:val="00E27EDA"/>
    <w:rsid w:val="00E30132"/>
    <w:rsid w:val="00E30B26"/>
    <w:rsid w:val="00E30D7A"/>
    <w:rsid w:val="00E30F97"/>
    <w:rsid w:val="00E31678"/>
    <w:rsid w:val="00E323CC"/>
    <w:rsid w:val="00E359C7"/>
    <w:rsid w:val="00E35C2B"/>
    <w:rsid w:val="00E36180"/>
    <w:rsid w:val="00E378D8"/>
    <w:rsid w:val="00E37A73"/>
    <w:rsid w:val="00E40941"/>
    <w:rsid w:val="00E40D14"/>
    <w:rsid w:val="00E4155A"/>
    <w:rsid w:val="00E417B3"/>
    <w:rsid w:val="00E41D5A"/>
    <w:rsid w:val="00E4200C"/>
    <w:rsid w:val="00E424DC"/>
    <w:rsid w:val="00E429B9"/>
    <w:rsid w:val="00E42CA4"/>
    <w:rsid w:val="00E43388"/>
    <w:rsid w:val="00E4492A"/>
    <w:rsid w:val="00E450B3"/>
    <w:rsid w:val="00E465F0"/>
    <w:rsid w:val="00E4734E"/>
    <w:rsid w:val="00E47B0E"/>
    <w:rsid w:val="00E47BC5"/>
    <w:rsid w:val="00E50841"/>
    <w:rsid w:val="00E51E58"/>
    <w:rsid w:val="00E531FC"/>
    <w:rsid w:val="00E532D4"/>
    <w:rsid w:val="00E55C6E"/>
    <w:rsid w:val="00E56022"/>
    <w:rsid w:val="00E56C21"/>
    <w:rsid w:val="00E606D5"/>
    <w:rsid w:val="00E63C5C"/>
    <w:rsid w:val="00E647B5"/>
    <w:rsid w:val="00E65D28"/>
    <w:rsid w:val="00E66A2F"/>
    <w:rsid w:val="00E66A7F"/>
    <w:rsid w:val="00E67680"/>
    <w:rsid w:val="00E67E27"/>
    <w:rsid w:val="00E70152"/>
    <w:rsid w:val="00E7106B"/>
    <w:rsid w:val="00E7156A"/>
    <w:rsid w:val="00E717A4"/>
    <w:rsid w:val="00E71FF8"/>
    <w:rsid w:val="00E72233"/>
    <w:rsid w:val="00E72BB1"/>
    <w:rsid w:val="00E73052"/>
    <w:rsid w:val="00E74C9C"/>
    <w:rsid w:val="00E7653F"/>
    <w:rsid w:val="00E773A2"/>
    <w:rsid w:val="00E773F5"/>
    <w:rsid w:val="00E77879"/>
    <w:rsid w:val="00E802E1"/>
    <w:rsid w:val="00E806E3"/>
    <w:rsid w:val="00E81463"/>
    <w:rsid w:val="00E81C33"/>
    <w:rsid w:val="00E823A1"/>
    <w:rsid w:val="00E8343B"/>
    <w:rsid w:val="00E835A5"/>
    <w:rsid w:val="00E836C1"/>
    <w:rsid w:val="00E8378E"/>
    <w:rsid w:val="00E839B5"/>
    <w:rsid w:val="00E83C10"/>
    <w:rsid w:val="00E853BB"/>
    <w:rsid w:val="00E853D6"/>
    <w:rsid w:val="00E858E9"/>
    <w:rsid w:val="00E85EAA"/>
    <w:rsid w:val="00E862A0"/>
    <w:rsid w:val="00E867F9"/>
    <w:rsid w:val="00E86E9C"/>
    <w:rsid w:val="00E87B3B"/>
    <w:rsid w:val="00E909AF"/>
    <w:rsid w:val="00E92389"/>
    <w:rsid w:val="00E92D6F"/>
    <w:rsid w:val="00E93117"/>
    <w:rsid w:val="00E93480"/>
    <w:rsid w:val="00E937C5"/>
    <w:rsid w:val="00E958AD"/>
    <w:rsid w:val="00E96B4D"/>
    <w:rsid w:val="00E9729F"/>
    <w:rsid w:val="00EA03FA"/>
    <w:rsid w:val="00EA0417"/>
    <w:rsid w:val="00EA04F9"/>
    <w:rsid w:val="00EA2E29"/>
    <w:rsid w:val="00EA4A39"/>
    <w:rsid w:val="00EA5A32"/>
    <w:rsid w:val="00EA5BC1"/>
    <w:rsid w:val="00EA5E6E"/>
    <w:rsid w:val="00EA62DB"/>
    <w:rsid w:val="00EA67F9"/>
    <w:rsid w:val="00EB07F2"/>
    <w:rsid w:val="00EB0C08"/>
    <w:rsid w:val="00EB15BC"/>
    <w:rsid w:val="00EB1672"/>
    <w:rsid w:val="00EB1931"/>
    <w:rsid w:val="00EB1EB3"/>
    <w:rsid w:val="00EB2553"/>
    <w:rsid w:val="00EB2D13"/>
    <w:rsid w:val="00EB2D15"/>
    <w:rsid w:val="00EB3E7D"/>
    <w:rsid w:val="00EB433B"/>
    <w:rsid w:val="00EB4611"/>
    <w:rsid w:val="00EB5DED"/>
    <w:rsid w:val="00EB6960"/>
    <w:rsid w:val="00EB768E"/>
    <w:rsid w:val="00EB7A4C"/>
    <w:rsid w:val="00EC0543"/>
    <w:rsid w:val="00EC2F93"/>
    <w:rsid w:val="00EC3596"/>
    <w:rsid w:val="00EC3657"/>
    <w:rsid w:val="00EC43D1"/>
    <w:rsid w:val="00EC646A"/>
    <w:rsid w:val="00EC7950"/>
    <w:rsid w:val="00EC7E30"/>
    <w:rsid w:val="00ED0A9A"/>
    <w:rsid w:val="00ED0E41"/>
    <w:rsid w:val="00ED34AE"/>
    <w:rsid w:val="00ED3C04"/>
    <w:rsid w:val="00ED3E8D"/>
    <w:rsid w:val="00ED481B"/>
    <w:rsid w:val="00ED495F"/>
    <w:rsid w:val="00ED63CD"/>
    <w:rsid w:val="00ED63E0"/>
    <w:rsid w:val="00ED741C"/>
    <w:rsid w:val="00EE05EB"/>
    <w:rsid w:val="00EE0A0E"/>
    <w:rsid w:val="00EE1004"/>
    <w:rsid w:val="00EE1E3F"/>
    <w:rsid w:val="00EE2232"/>
    <w:rsid w:val="00EE227E"/>
    <w:rsid w:val="00EE2552"/>
    <w:rsid w:val="00EE2DFA"/>
    <w:rsid w:val="00EE370A"/>
    <w:rsid w:val="00EE3CA2"/>
    <w:rsid w:val="00EE4C8A"/>
    <w:rsid w:val="00EE4D57"/>
    <w:rsid w:val="00EE582B"/>
    <w:rsid w:val="00EE5A22"/>
    <w:rsid w:val="00EE6137"/>
    <w:rsid w:val="00EE728A"/>
    <w:rsid w:val="00EE72DD"/>
    <w:rsid w:val="00EE7A34"/>
    <w:rsid w:val="00EF14D8"/>
    <w:rsid w:val="00EF2DA2"/>
    <w:rsid w:val="00EF3FFA"/>
    <w:rsid w:val="00EF44B0"/>
    <w:rsid w:val="00EF466E"/>
    <w:rsid w:val="00EF7392"/>
    <w:rsid w:val="00F012B3"/>
    <w:rsid w:val="00F018EA"/>
    <w:rsid w:val="00F01B2F"/>
    <w:rsid w:val="00F01FBA"/>
    <w:rsid w:val="00F0210B"/>
    <w:rsid w:val="00F02F84"/>
    <w:rsid w:val="00F0519A"/>
    <w:rsid w:val="00F054BB"/>
    <w:rsid w:val="00F055FE"/>
    <w:rsid w:val="00F05D8F"/>
    <w:rsid w:val="00F0626B"/>
    <w:rsid w:val="00F06942"/>
    <w:rsid w:val="00F07970"/>
    <w:rsid w:val="00F1294A"/>
    <w:rsid w:val="00F13781"/>
    <w:rsid w:val="00F13CFD"/>
    <w:rsid w:val="00F15577"/>
    <w:rsid w:val="00F155EB"/>
    <w:rsid w:val="00F1620E"/>
    <w:rsid w:val="00F165DE"/>
    <w:rsid w:val="00F176B0"/>
    <w:rsid w:val="00F17737"/>
    <w:rsid w:val="00F178AC"/>
    <w:rsid w:val="00F17A06"/>
    <w:rsid w:val="00F17A51"/>
    <w:rsid w:val="00F207C9"/>
    <w:rsid w:val="00F21A55"/>
    <w:rsid w:val="00F22112"/>
    <w:rsid w:val="00F22551"/>
    <w:rsid w:val="00F22731"/>
    <w:rsid w:val="00F22A74"/>
    <w:rsid w:val="00F22C86"/>
    <w:rsid w:val="00F22ED0"/>
    <w:rsid w:val="00F22F69"/>
    <w:rsid w:val="00F23694"/>
    <w:rsid w:val="00F23A0C"/>
    <w:rsid w:val="00F23BB6"/>
    <w:rsid w:val="00F23CA5"/>
    <w:rsid w:val="00F23D9E"/>
    <w:rsid w:val="00F241A0"/>
    <w:rsid w:val="00F2452B"/>
    <w:rsid w:val="00F2474F"/>
    <w:rsid w:val="00F24CF0"/>
    <w:rsid w:val="00F24D1B"/>
    <w:rsid w:val="00F26E1D"/>
    <w:rsid w:val="00F31A46"/>
    <w:rsid w:val="00F32444"/>
    <w:rsid w:val="00F32776"/>
    <w:rsid w:val="00F33695"/>
    <w:rsid w:val="00F35198"/>
    <w:rsid w:val="00F3529A"/>
    <w:rsid w:val="00F35838"/>
    <w:rsid w:val="00F35AF2"/>
    <w:rsid w:val="00F364C0"/>
    <w:rsid w:val="00F367FE"/>
    <w:rsid w:val="00F36E3A"/>
    <w:rsid w:val="00F37116"/>
    <w:rsid w:val="00F403FD"/>
    <w:rsid w:val="00F41F7C"/>
    <w:rsid w:val="00F42434"/>
    <w:rsid w:val="00F425FF"/>
    <w:rsid w:val="00F43191"/>
    <w:rsid w:val="00F43720"/>
    <w:rsid w:val="00F43725"/>
    <w:rsid w:val="00F43C3C"/>
    <w:rsid w:val="00F448F3"/>
    <w:rsid w:val="00F44BA4"/>
    <w:rsid w:val="00F44C4B"/>
    <w:rsid w:val="00F458A9"/>
    <w:rsid w:val="00F4664A"/>
    <w:rsid w:val="00F46D94"/>
    <w:rsid w:val="00F470C5"/>
    <w:rsid w:val="00F47226"/>
    <w:rsid w:val="00F47763"/>
    <w:rsid w:val="00F4796C"/>
    <w:rsid w:val="00F50226"/>
    <w:rsid w:val="00F5074A"/>
    <w:rsid w:val="00F52645"/>
    <w:rsid w:val="00F52975"/>
    <w:rsid w:val="00F53220"/>
    <w:rsid w:val="00F53281"/>
    <w:rsid w:val="00F5371A"/>
    <w:rsid w:val="00F53AC3"/>
    <w:rsid w:val="00F53BDF"/>
    <w:rsid w:val="00F54004"/>
    <w:rsid w:val="00F5528B"/>
    <w:rsid w:val="00F55613"/>
    <w:rsid w:val="00F55C10"/>
    <w:rsid w:val="00F56253"/>
    <w:rsid w:val="00F5637F"/>
    <w:rsid w:val="00F570FA"/>
    <w:rsid w:val="00F575B4"/>
    <w:rsid w:val="00F603B2"/>
    <w:rsid w:val="00F604F1"/>
    <w:rsid w:val="00F620DC"/>
    <w:rsid w:val="00F63884"/>
    <w:rsid w:val="00F66068"/>
    <w:rsid w:val="00F6714B"/>
    <w:rsid w:val="00F7020A"/>
    <w:rsid w:val="00F70B4E"/>
    <w:rsid w:val="00F72EC2"/>
    <w:rsid w:val="00F73C57"/>
    <w:rsid w:val="00F74F15"/>
    <w:rsid w:val="00F753BB"/>
    <w:rsid w:val="00F758D4"/>
    <w:rsid w:val="00F75EDC"/>
    <w:rsid w:val="00F77091"/>
    <w:rsid w:val="00F80875"/>
    <w:rsid w:val="00F80C05"/>
    <w:rsid w:val="00F81179"/>
    <w:rsid w:val="00F81781"/>
    <w:rsid w:val="00F81D27"/>
    <w:rsid w:val="00F82407"/>
    <w:rsid w:val="00F82595"/>
    <w:rsid w:val="00F828E2"/>
    <w:rsid w:val="00F84C98"/>
    <w:rsid w:val="00F85919"/>
    <w:rsid w:val="00F866D3"/>
    <w:rsid w:val="00F87782"/>
    <w:rsid w:val="00F90A28"/>
    <w:rsid w:val="00F90AD7"/>
    <w:rsid w:val="00F91F7B"/>
    <w:rsid w:val="00F928B5"/>
    <w:rsid w:val="00F93ABA"/>
    <w:rsid w:val="00F948C3"/>
    <w:rsid w:val="00F9574C"/>
    <w:rsid w:val="00FA1CEB"/>
    <w:rsid w:val="00FA44AC"/>
    <w:rsid w:val="00FA6000"/>
    <w:rsid w:val="00FA62C7"/>
    <w:rsid w:val="00FA6790"/>
    <w:rsid w:val="00FA753E"/>
    <w:rsid w:val="00FA77AA"/>
    <w:rsid w:val="00FB0D53"/>
    <w:rsid w:val="00FB0EEA"/>
    <w:rsid w:val="00FB1465"/>
    <w:rsid w:val="00FB3553"/>
    <w:rsid w:val="00FB3B4A"/>
    <w:rsid w:val="00FB3FBA"/>
    <w:rsid w:val="00FB49DB"/>
    <w:rsid w:val="00FB5254"/>
    <w:rsid w:val="00FB5B10"/>
    <w:rsid w:val="00FB66AC"/>
    <w:rsid w:val="00FB699C"/>
    <w:rsid w:val="00FB7566"/>
    <w:rsid w:val="00FB7B10"/>
    <w:rsid w:val="00FC35E3"/>
    <w:rsid w:val="00FC38BF"/>
    <w:rsid w:val="00FC4FC2"/>
    <w:rsid w:val="00FC565F"/>
    <w:rsid w:val="00FC58F9"/>
    <w:rsid w:val="00FC61A2"/>
    <w:rsid w:val="00FC6A6E"/>
    <w:rsid w:val="00FC768C"/>
    <w:rsid w:val="00FD0063"/>
    <w:rsid w:val="00FD0CDF"/>
    <w:rsid w:val="00FD22DE"/>
    <w:rsid w:val="00FD27A2"/>
    <w:rsid w:val="00FD30D0"/>
    <w:rsid w:val="00FD4302"/>
    <w:rsid w:val="00FD444F"/>
    <w:rsid w:val="00FD4845"/>
    <w:rsid w:val="00FD5359"/>
    <w:rsid w:val="00FD5CC3"/>
    <w:rsid w:val="00FD6516"/>
    <w:rsid w:val="00FE05F2"/>
    <w:rsid w:val="00FE0D7E"/>
    <w:rsid w:val="00FE0DED"/>
    <w:rsid w:val="00FE37D2"/>
    <w:rsid w:val="00FE401B"/>
    <w:rsid w:val="00FE4328"/>
    <w:rsid w:val="00FE4F67"/>
    <w:rsid w:val="00FE54D8"/>
    <w:rsid w:val="00FE5F58"/>
    <w:rsid w:val="00FE66DB"/>
    <w:rsid w:val="00FE6D4D"/>
    <w:rsid w:val="00FF05F6"/>
    <w:rsid w:val="00FF1386"/>
    <w:rsid w:val="00FF3502"/>
    <w:rsid w:val="00FF354E"/>
    <w:rsid w:val="00FF3B8F"/>
    <w:rsid w:val="00FF440F"/>
    <w:rsid w:val="00FF49B3"/>
    <w:rsid w:val="00FF4B11"/>
    <w:rsid w:val="00FF4EC3"/>
    <w:rsid w:val="00FF4F04"/>
    <w:rsid w:val="00FF52B5"/>
    <w:rsid w:val="00FF55CC"/>
    <w:rsid w:val="00FF5F32"/>
    <w:rsid w:val="00FF6236"/>
    <w:rsid w:val="00FF646A"/>
    <w:rsid w:val="00FF6D5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CD41BE"/>
  <w15:docId w15:val="{426D13C5-A075-465F-A3D2-9BFC20F40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lsdException w:name="heading 3" w:semiHidden="1" w:uiPriority="0"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C4D"/>
    <w:pPr>
      <w:spacing w:after="200" w:line="276" w:lineRule="auto"/>
    </w:pPr>
    <w:rPr>
      <w:sz w:val="22"/>
      <w:szCs w:val="22"/>
      <w:lang w:val="id-ID"/>
    </w:rPr>
  </w:style>
  <w:style w:type="paragraph" w:styleId="Heading1">
    <w:name w:val="heading 1"/>
    <w:basedOn w:val="Normal"/>
    <w:next w:val="Normal"/>
    <w:link w:val="Heading1Char"/>
    <w:uiPriority w:val="9"/>
    <w:qFormat/>
    <w:rsid w:val="00D17D33"/>
    <w:pPr>
      <w:keepNext/>
      <w:keepLines/>
      <w:spacing w:before="480" w:after="0"/>
      <w:outlineLvl w:val="0"/>
    </w:pPr>
    <w:rPr>
      <w:rFonts w:ascii="Cambria" w:eastAsia="Times New Roman" w:hAnsi="Cambria"/>
      <w:b/>
      <w:bCs/>
      <w:color w:val="365F91"/>
      <w:sz w:val="28"/>
      <w:szCs w:val="28"/>
      <w:lang w:val="en-US"/>
    </w:rPr>
  </w:style>
  <w:style w:type="paragraph" w:styleId="Heading2">
    <w:name w:val="heading 2"/>
    <w:next w:val="Normal"/>
    <w:link w:val="Heading2Char"/>
    <w:unhideWhenUsed/>
    <w:rsid w:val="00DC0075"/>
    <w:pPr>
      <w:keepNext/>
      <w:keepLines/>
      <w:spacing w:before="200"/>
      <w:outlineLvl w:val="1"/>
    </w:pPr>
    <w:rPr>
      <w:rFonts w:ascii="Cambria" w:eastAsia="Times New Roman" w:hAnsi="Cambria"/>
      <w:b/>
      <w:bCs/>
      <w:color w:val="4F81BD"/>
      <w:sz w:val="26"/>
      <w:szCs w:val="26"/>
      <w:lang w:val="id-ID"/>
    </w:rPr>
  </w:style>
  <w:style w:type="paragraph" w:styleId="Heading3">
    <w:name w:val="heading 3"/>
    <w:link w:val="Heading3Char"/>
    <w:rsid w:val="00DC0075"/>
    <w:pPr>
      <w:spacing w:before="100" w:beforeAutospacing="1" w:after="100" w:afterAutospacing="1"/>
      <w:outlineLvl w:val="2"/>
    </w:pPr>
    <w:rPr>
      <w:rFonts w:ascii="Times New Roman" w:eastAsia="Times New Roman" w:hAnsi="Times New Roman"/>
      <w:b/>
      <w:bCs/>
      <w:sz w:val="27"/>
      <w:szCs w:val="27"/>
    </w:rPr>
  </w:style>
  <w:style w:type="paragraph" w:styleId="Heading4">
    <w:name w:val="heading 4"/>
    <w:basedOn w:val="Normal"/>
    <w:next w:val="Normal"/>
    <w:link w:val="Heading4Char"/>
    <w:uiPriority w:val="9"/>
    <w:unhideWhenUsed/>
    <w:qFormat/>
    <w:rsid w:val="009861E8"/>
    <w:pPr>
      <w:keepNext/>
      <w:keepLines/>
      <w:spacing w:before="200" w:after="0"/>
      <w:outlineLvl w:val="3"/>
    </w:pPr>
    <w:rPr>
      <w:rFonts w:ascii="Cambria" w:eastAsia="Times New Roman" w:hAnsi="Cambria"/>
      <w:b/>
      <w:bCs/>
      <w:i/>
      <w:iCs/>
      <w:color w:val="4F81BD"/>
    </w:rPr>
  </w:style>
  <w:style w:type="paragraph" w:styleId="Heading9">
    <w:name w:val="heading 9"/>
    <w:basedOn w:val="Normal"/>
    <w:next w:val="Normal"/>
    <w:link w:val="Heading9Char"/>
    <w:rsid w:val="004D3742"/>
    <w:pPr>
      <w:keepNext/>
      <w:widowControl w:val="0"/>
      <w:spacing w:after="120" w:line="360" w:lineRule="auto"/>
      <w:ind w:right="1296"/>
      <w:jc w:val="center"/>
      <w:outlineLvl w:val="8"/>
    </w:pPr>
    <w:rPr>
      <w:rFonts w:ascii="CG Times" w:eastAsia="Times New Roman" w:hAnsi="CG Time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17D33"/>
    <w:rPr>
      <w:rFonts w:ascii="Cambria" w:eastAsia="Times New Roman" w:hAnsi="Cambria"/>
      <w:b/>
      <w:bCs/>
      <w:color w:val="365F91"/>
      <w:sz w:val="28"/>
      <w:szCs w:val="28"/>
      <w:lang w:val="en-US" w:eastAsia="en-US"/>
    </w:rPr>
  </w:style>
  <w:style w:type="character" w:customStyle="1" w:styleId="Heading3Char">
    <w:name w:val="Heading 3 Char"/>
    <w:link w:val="Heading3"/>
    <w:rsid w:val="00DC0075"/>
    <w:rPr>
      <w:rFonts w:ascii="Times New Roman" w:eastAsia="Times New Roman" w:hAnsi="Times New Roman"/>
      <w:b/>
      <w:bCs/>
      <w:sz w:val="27"/>
      <w:szCs w:val="27"/>
      <w:lang w:val="en-US" w:eastAsia="en-US"/>
    </w:rPr>
  </w:style>
  <w:style w:type="paragraph" w:customStyle="1" w:styleId="HEPISUB1">
    <w:name w:val="HEPI_SUB_1"/>
    <w:basedOn w:val="Normal"/>
    <w:qFormat/>
    <w:rsid w:val="00403CAE"/>
    <w:pPr>
      <w:spacing w:before="360" w:after="120" w:line="240" w:lineRule="auto"/>
    </w:pPr>
    <w:rPr>
      <w:rFonts w:ascii="Garamond" w:hAnsi="Garamond"/>
      <w:b/>
      <w:sz w:val="24"/>
    </w:rPr>
  </w:style>
  <w:style w:type="paragraph" w:customStyle="1" w:styleId="HEPISUB3">
    <w:name w:val="HEPI_SUB_3"/>
    <w:basedOn w:val="Normal"/>
    <w:next w:val="HEPISUB2"/>
    <w:qFormat/>
    <w:rsid w:val="004629E7"/>
    <w:pPr>
      <w:spacing w:before="180" w:after="120" w:line="240" w:lineRule="auto"/>
      <w:jc w:val="both"/>
    </w:pPr>
    <w:rPr>
      <w:rFonts w:ascii="Garamond" w:hAnsi="Garamond"/>
      <w:i/>
      <w:sz w:val="24"/>
    </w:rPr>
  </w:style>
  <w:style w:type="paragraph" w:customStyle="1" w:styleId="Style1">
    <w:name w:val="Style1"/>
    <w:basedOn w:val="Normal"/>
    <w:qFormat/>
    <w:rsid w:val="00D66ACC"/>
    <w:pPr>
      <w:spacing w:after="120" w:line="240" w:lineRule="auto"/>
      <w:jc w:val="both"/>
    </w:pPr>
    <w:rPr>
      <w:rFonts w:ascii="Times New Roman" w:hAnsi="Times New Roman"/>
      <w:b/>
    </w:rPr>
  </w:style>
  <w:style w:type="paragraph" w:customStyle="1" w:styleId="HEPIBOYTEXT">
    <w:name w:val="HEPI_BOYTEXT"/>
    <w:basedOn w:val="Normal"/>
    <w:qFormat/>
    <w:rsid w:val="00A7615D"/>
    <w:pPr>
      <w:spacing w:after="0" w:line="240" w:lineRule="auto"/>
      <w:ind w:firstLine="567"/>
      <w:jc w:val="both"/>
    </w:pPr>
    <w:rPr>
      <w:rFonts w:ascii="Garamond" w:hAnsi="Garamond"/>
      <w:sz w:val="24"/>
    </w:rPr>
  </w:style>
  <w:style w:type="character" w:styleId="Hyperlink">
    <w:name w:val="Hyperlink"/>
    <w:uiPriority w:val="99"/>
    <w:unhideWhenUsed/>
    <w:rsid w:val="00D17D33"/>
    <w:rPr>
      <w:rFonts w:cs="Times New Roman"/>
      <w:color w:val="0000FF"/>
      <w:u w:val="single"/>
    </w:rPr>
  </w:style>
  <w:style w:type="paragraph" w:styleId="ListParagraph">
    <w:name w:val="List Paragraph"/>
    <w:aliases w:val="Body of text"/>
    <w:basedOn w:val="Normal"/>
    <w:link w:val="ListParagraphChar"/>
    <w:uiPriority w:val="34"/>
    <w:qFormat/>
    <w:rsid w:val="00D17D33"/>
    <w:pPr>
      <w:ind w:left="720" w:hanging="360"/>
    </w:pPr>
    <w:rPr>
      <w:rFonts w:eastAsia="Times New Roman" w:cs="Calibri"/>
      <w:lang w:val="en-US"/>
    </w:rPr>
  </w:style>
  <w:style w:type="character" w:customStyle="1" w:styleId="hps">
    <w:name w:val="hps"/>
    <w:rsid w:val="00D17D33"/>
    <w:rPr>
      <w:rFonts w:cs="Times New Roman"/>
    </w:rPr>
  </w:style>
  <w:style w:type="character" w:customStyle="1" w:styleId="longtext">
    <w:name w:val="long_text"/>
    <w:rsid w:val="00D17D33"/>
    <w:rPr>
      <w:rFonts w:cs="Times New Roman"/>
    </w:rPr>
  </w:style>
  <w:style w:type="paragraph" w:styleId="Header">
    <w:name w:val="header"/>
    <w:basedOn w:val="Normal"/>
    <w:link w:val="HeaderChar"/>
    <w:uiPriority w:val="99"/>
    <w:unhideWhenUsed/>
    <w:rsid w:val="007C5BF6"/>
    <w:pPr>
      <w:tabs>
        <w:tab w:val="center" w:pos="4513"/>
        <w:tab w:val="right" w:pos="9026"/>
      </w:tabs>
      <w:spacing w:after="0" w:line="240" w:lineRule="auto"/>
    </w:pPr>
  </w:style>
  <w:style w:type="character" w:customStyle="1" w:styleId="HeaderChar">
    <w:name w:val="Header Char"/>
    <w:link w:val="Header"/>
    <w:uiPriority w:val="99"/>
    <w:rsid w:val="007C5BF6"/>
    <w:rPr>
      <w:sz w:val="22"/>
      <w:szCs w:val="22"/>
      <w:lang w:eastAsia="en-US"/>
    </w:rPr>
  </w:style>
  <w:style w:type="paragraph" w:styleId="Footer">
    <w:name w:val="footer"/>
    <w:basedOn w:val="Normal"/>
    <w:link w:val="FooterChar"/>
    <w:uiPriority w:val="99"/>
    <w:unhideWhenUsed/>
    <w:rsid w:val="007C5BF6"/>
    <w:pPr>
      <w:tabs>
        <w:tab w:val="center" w:pos="4513"/>
        <w:tab w:val="right" w:pos="9026"/>
      </w:tabs>
      <w:spacing w:after="0" w:line="240" w:lineRule="auto"/>
    </w:pPr>
  </w:style>
  <w:style w:type="character" w:customStyle="1" w:styleId="FooterChar">
    <w:name w:val="Footer Char"/>
    <w:link w:val="Footer"/>
    <w:uiPriority w:val="99"/>
    <w:rsid w:val="007C5BF6"/>
    <w:rPr>
      <w:sz w:val="22"/>
      <w:szCs w:val="22"/>
      <w:lang w:eastAsia="en-US"/>
    </w:rPr>
  </w:style>
  <w:style w:type="paragraph" w:customStyle="1" w:styleId="HEPIQUOTES">
    <w:name w:val="HEPI_QUOTES"/>
    <w:basedOn w:val="Normal"/>
    <w:next w:val="HEPIBOYTEXT"/>
    <w:rsid w:val="005175B0"/>
    <w:pPr>
      <w:spacing w:before="120" w:after="120" w:line="240" w:lineRule="auto"/>
      <w:ind w:left="425"/>
      <w:jc w:val="both"/>
    </w:pPr>
    <w:rPr>
      <w:rFonts w:ascii="Garamond" w:hAnsi="Garamond"/>
      <w:i/>
      <w:sz w:val="24"/>
    </w:rPr>
  </w:style>
  <w:style w:type="character" w:customStyle="1" w:styleId="sehl">
    <w:name w:val="sehl"/>
    <w:basedOn w:val="DefaultParagraphFont"/>
    <w:rsid w:val="00E378D8"/>
  </w:style>
  <w:style w:type="table" w:styleId="TableGrid">
    <w:name w:val="Table Grid"/>
    <w:basedOn w:val="TableNormal"/>
    <w:uiPriority w:val="59"/>
    <w:rsid w:val="00E378D8"/>
    <w:rPr>
      <w:rFonts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3">
    <w:name w:val="Body Text Indent 3"/>
    <w:basedOn w:val="Normal"/>
    <w:link w:val="BodyTextIndent3Char"/>
    <w:uiPriority w:val="99"/>
    <w:rsid w:val="00E378D8"/>
    <w:pPr>
      <w:spacing w:after="0" w:line="240" w:lineRule="auto"/>
      <w:ind w:firstLine="720"/>
      <w:jc w:val="both"/>
    </w:pPr>
    <w:rPr>
      <w:rFonts w:ascii="Times New Roman" w:eastAsia="Times New Roman" w:hAnsi="Times New Roman"/>
      <w:sz w:val="24"/>
      <w:szCs w:val="20"/>
      <w:lang w:val="en-US" w:eastAsia="id-ID"/>
    </w:rPr>
  </w:style>
  <w:style w:type="character" w:customStyle="1" w:styleId="BodyTextIndent3Char">
    <w:name w:val="Body Text Indent 3 Char"/>
    <w:link w:val="BodyTextIndent3"/>
    <w:uiPriority w:val="99"/>
    <w:rsid w:val="00E378D8"/>
    <w:rPr>
      <w:rFonts w:ascii="Times New Roman" w:eastAsia="Times New Roman" w:hAnsi="Times New Roman"/>
      <w:sz w:val="24"/>
      <w:lang w:val="en-US"/>
    </w:rPr>
  </w:style>
  <w:style w:type="paragraph" w:customStyle="1" w:styleId="Style10">
    <w:name w:val="Style 1"/>
    <w:uiPriority w:val="99"/>
    <w:rsid w:val="00E378D8"/>
    <w:pPr>
      <w:widowControl w:val="0"/>
      <w:autoSpaceDE w:val="0"/>
      <w:autoSpaceDN w:val="0"/>
      <w:adjustRightInd w:val="0"/>
    </w:pPr>
    <w:rPr>
      <w:rFonts w:ascii="Times New Roman" w:eastAsia="Times New Roman" w:hAnsi="Times New Roman"/>
    </w:rPr>
  </w:style>
  <w:style w:type="character" w:customStyle="1" w:styleId="CharacterStyle1">
    <w:name w:val="Character Style 1"/>
    <w:uiPriority w:val="99"/>
    <w:rsid w:val="00E378D8"/>
    <w:rPr>
      <w:sz w:val="22"/>
    </w:rPr>
  </w:style>
  <w:style w:type="character" w:styleId="Strong">
    <w:name w:val="Strong"/>
    <w:uiPriority w:val="22"/>
    <w:qFormat/>
    <w:rsid w:val="00E378D8"/>
    <w:rPr>
      <w:b/>
      <w:bCs/>
    </w:rPr>
  </w:style>
  <w:style w:type="character" w:customStyle="1" w:styleId="url">
    <w:name w:val="url"/>
    <w:basedOn w:val="DefaultParagraphFont"/>
    <w:rsid w:val="00E378D8"/>
  </w:style>
  <w:style w:type="paragraph" w:styleId="Subtitle">
    <w:name w:val="Subtitle"/>
    <w:aliases w:val="SN Nama Penulis"/>
    <w:basedOn w:val="Normal"/>
    <w:link w:val="SubtitleChar"/>
    <w:uiPriority w:val="11"/>
    <w:qFormat/>
    <w:rsid w:val="00DB36E5"/>
    <w:pPr>
      <w:spacing w:after="0" w:line="360" w:lineRule="auto"/>
      <w:jc w:val="center"/>
    </w:pPr>
    <w:rPr>
      <w:rFonts w:ascii="Times New Roman" w:eastAsia="Times New Roman" w:hAnsi="Times New Roman"/>
      <w:sz w:val="32"/>
      <w:szCs w:val="24"/>
    </w:rPr>
  </w:style>
  <w:style w:type="character" w:customStyle="1" w:styleId="SubtitleChar">
    <w:name w:val="Subtitle Char"/>
    <w:aliases w:val="SN Nama Penulis Char"/>
    <w:link w:val="Subtitle"/>
    <w:uiPriority w:val="11"/>
    <w:rsid w:val="00DB36E5"/>
    <w:rPr>
      <w:rFonts w:ascii="Times New Roman" w:eastAsia="Times New Roman" w:hAnsi="Times New Roman"/>
      <w:sz w:val="32"/>
      <w:szCs w:val="24"/>
      <w:lang w:eastAsia="en-US"/>
    </w:rPr>
  </w:style>
  <w:style w:type="paragraph" w:customStyle="1" w:styleId="HEPITABLE">
    <w:name w:val="HEPI_TABLE"/>
    <w:basedOn w:val="ListParagraph"/>
    <w:qFormat/>
    <w:rsid w:val="00A65A35"/>
    <w:pPr>
      <w:numPr>
        <w:numId w:val="4"/>
      </w:numPr>
      <w:spacing w:before="240" w:after="120" w:line="240" w:lineRule="auto"/>
      <w:jc w:val="center"/>
    </w:pPr>
    <w:rPr>
      <w:rFonts w:ascii="Garamond" w:hAnsi="Garamond"/>
      <w:sz w:val="24"/>
      <w:szCs w:val="24"/>
    </w:rPr>
  </w:style>
  <w:style w:type="paragraph" w:styleId="Title">
    <w:name w:val="Title"/>
    <w:aliases w:val="SN Abstrak"/>
    <w:basedOn w:val="Normal"/>
    <w:link w:val="TitleChar"/>
    <w:qFormat/>
    <w:rsid w:val="00B03762"/>
    <w:pPr>
      <w:spacing w:after="0" w:line="240" w:lineRule="auto"/>
      <w:jc w:val="center"/>
    </w:pPr>
    <w:rPr>
      <w:rFonts w:ascii="Times New Roman" w:eastAsia="Times New Roman" w:hAnsi="Times New Roman"/>
      <w:b/>
      <w:sz w:val="24"/>
      <w:szCs w:val="20"/>
      <w:lang w:val="en-US"/>
    </w:rPr>
  </w:style>
  <w:style w:type="character" w:customStyle="1" w:styleId="TitleChar">
    <w:name w:val="Title Char"/>
    <w:aliases w:val="SN Abstrak Char"/>
    <w:link w:val="Title"/>
    <w:uiPriority w:val="10"/>
    <w:rsid w:val="00B03762"/>
    <w:rPr>
      <w:rFonts w:ascii="Times New Roman" w:eastAsia="Times New Roman" w:hAnsi="Times New Roman"/>
      <w:b/>
      <w:sz w:val="24"/>
      <w:lang w:val="en-US" w:eastAsia="en-US"/>
    </w:rPr>
  </w:style>
  <w:style w:type="paragraph" w:customStyle="1" w:styleId="NoSpacing1">
    <w:name w:val="No Spacing1"/>
    <w:aliases w:val="SN Afiliasi Penulis"/>
    <w:link w:val="NoSpacingChar"/>
    <w:uiPriority w:val="1"/>
    <w:rsid w:val="00B03762"/>
    <w:pPr>
      <w:jc w:val="center"/>
    </w:pPr>
    <w:rPr>
      <w:rFonts w:ascii="Times New Roman" w:eastAsia="MS Mincho" w:hAnsi="Times New Roman"/>
      <w:i/>
      <w:kern w:val="2"/>
      <w:sz w:val="22"/>
      <w:szCs w:val="24"/>
      <w:lang w:val="en-AU" w:eastAsia="ja-JP"/>
    </w:rPr>
  </w:style>
  <w:style w:type="character" w:customStyle="1" w:styleId="NoSpacingChar">
    <w:name w:val="No Spacing Char"/>
    <w:aliases w:val="SN Afiliasi Penulis Char"/>
    <w:link w:val="NoSpacing1"/>
    <w:uiPriority w:val="1"/>
    <w:rsid w:val="00B03762"/>
    <w:rPr>
      <w:rFonts w:ascii="Times New Roman" w:eastAsia="MS Mincho" w:hAnsi="Times New Roman"/>
      <w:i/>
      <w:kern w:val="2"/>
      <w:sz w:val="22"/>
      <w:szCs w:val="24"/>
      <w:lang w:val="en-AU" w:eastAsia="ja-JP"/>
    </w:rPr>
  </w:style>
  <w:style w:type="character" w:styleId="Emphasis">
    <w:name w:val="Emphasis"/>
    <w:aliases w:val="SN Afiliasi Penulis2"/>
    <w:uiPriority w:val="20"/>
    <w:qFormat/>
    <w:rsid w:val="00B03762"/>
    <w:rPr>
      <w:rFonts w:ascii="Times New Roman" w:hAnsi="Times New Roman"/>
      <w:i/>
      <w:iCs/>
      <w:sz w:val="22"/>
    </w:rPr>
  </w:style>
  <w:style w:type="character" w:customStyle="1" w:styleId="hpsatn">
    <w:name w:val="hps atn"/>
    <w:rsid w:val="00B03762"/>
  </w:style>
  <w:style w:type="paragraph" w:customStyle="1" w:styleId="Para">
    <w:name w:val="Para"/>
    <w:basedOn w:val="Normal"/>
    <w:rsid w:val="00B03762"/>
    <w:pPr>
      <w:spacing w:before="120" w:after="0" w:line="360" w:lineRule="auto"/>
      <w:jc w:val="both"/>
    </w:pPr>
    <w:rPr>
      <w:rFonts w:ascii="Times New Roman" w:eastAsia="Times New Roman" w:hAnsi="Times New Roman"/>
      <w:sz w:val="24"/>
      <w:szCs w:val="20"/>
      <w:lang w:val="en-US"/>
    </w:rPr>
  </w:style>
  <w:style w:type="paragraph" w:customStyle="1" w:styleId="judulabstrak">
    <w:name w:val="judulabstrak"/>
    <w:basedOn w:val="Normal"/>
    <w:rsid w:val="00D1548D"/>
    <w:pPr>
      <w:spacing w:before="100" w:beforeAutospacing="1" w:after="100" w:afterAutospacing="1" w:line="240" w:lineRule="auto"/>
    </w:pPr>
    <w:rPr>
      <w:rFonts w:ascii="Times New Roman" w:eastAsia="Times New Roman" w:hAnsi="Times New Roman"/>
      <w:sz w:val="24"/>
      <w:szCs w:val="24"/>
      <w:lang w:val="en-US"/>
    </w:rPr>
  </w:style>
  <w:style w:type="paragraph" w:styleId="NormalWeb">
    <w:name w:val="Normal (Web)"/>
    <w:basedOn w:val="Normal"/>
    <w:uiPriority w:val="99"/>
    <w:rsid w:val="00D1548D"/>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Heading4Char">
    <w:name w:val="Heading 4 Char"/>
    <w:link w:val="Heading4"/>
    <w:uiPriority w:val="9"/>
    <w:semiHidden/>
    <w:rsid w:val="009861E8"/>
    <w:rPr>
      <w:rFonts w:ascii="Cambria" w:eastAsia="Times New Roman" w:hAnsi="Cambria" w:cs="Times New Roman"/>
      <w:b/>
      <w:bCs/>
      <w:i/>
      <w:iCs/>
      <w:color w:val="4F81BD"/>
      <w:sz w:val="22"/>
      <w:szCs w:val="22"/>
      <w:lang w:eastAsia="en-US"/>
    </w:rPr>
  </w:style>
  <w:style w:type="paragraph" w:styleId="DocumentMap">
    <w:name w:val="Document Map"/>
    <w:basedOn w:val="Normal"/>
    <w:link w:val="DocumentMapChar"/>
    <w:uiPriority w:val="99"/>
    <w:unhideWhenUsed/>
    <w:rsid w:val="009861E8"/>
    <w:pPr>
      <w:spacing w:after="0" w:line="240" w:lineRule="auto"/>
    </w:pPr>
    <w:rPr>
      <w:rFonts w:ascii="Tahoma" w:eastAsia="Times New Roman" w:hAnsi="Tahoma" w:cs="Tahoma"/>
      <w:sz w:val="16"/>
      <w:szCs w:val="16"/>
    </w:rPr>
  </w:style>
  <w:style w:type="character" w:customStyle="1" w:styleId="DocumentMapChar">
    <w:name w:val="Document Map Char"/>
    <w:link w:val="DocumentMap"/>
    <w:uiPriority w:val="99"/>
    <w:rsid w:val="009861E8"/>
    <w:rPr>
      <w:rFonts w:ascii="Tahoma" w:eastAsia="Times New Roman" w:hAnsi="Tahoma" w:cs="Tahoma"/>
      <w:sz w:val="16"/>
      <w:szCs w:val="16"/>
      <w:lang w:eastAsia="en-US"/>
    </w:rPr>
  </w:style>
  <w:style w:type="character" w:customStyle="1" w:styleId="shorttext">
    <w:name w:val="short_text"/>
    <w:basedOn w:val="DefaultParagraphFont"/>
    <w:rsid w:val="003B7FF8"/>
  </w:style>
  <w:style w:type="character" w:styleId="PlaceholderText">
    <w:name w:val="Placeholder Text"/>
    <w:uiPriority w:val="99"/>
    <w:semiHidden/>
    <w:rsid w:val="003B7FF8"/>
    <w:rPr>
      <w:color w:val="808080"/>
    </w:rPr>
  </w:style>
  <w:style w:type="paragraph" w:styleId="Caption">
    <w:name w:val="caption"/>
    <w:basedOn w:val="Normal"/>
    <w:next w:val="Normal"/>
    <w:uiPriority w:val="35"/>
    <w:qFormat/>
    <w:rsid w:val="000E1D22"/>
    <w:pPr>
      <w:spacing w:after="0" w:line="360" w:lineRule="auto"/>
      <w:jc w:val="center"/>
    </w:pPr>
    <w:rPr>
      <w:rFonts w:ascii="Times New Roman" w:eastAsia="Times New Roman" w:hAnsi="Times New Roman"/>
      <w:b/>
      <w:bCs/>
      <w:sz w:val="28"/>
      <w:szCs w:val="24"/>
    </w:rPr>
  </w:style>
  <w:style w:type="character" w:customStyle="1" w:styleId="CharacterStyle7">
    <w:name w:val="Character Style 7"/>
    <w:uiPriority w:val="99"/>
    <w:rsid w:val="000E1D22"/>
    <w:rPr>
      <w:color w:val="000000"/>
      <w:sz w:val="19"/>
    </w:rPr>
  </w:style>
  <w:style w:type="paragraph" w:customStyle="1" w:styleId="Style11">
    <w:name w:val="Style 11"/>
    <w:basedOn w:val="Normal"/>
    <w:uiPriority w:val="99"/>
    <w:rsid w:val="000E1D22"/>
    <w:pPr>
      <w:widowControl w:val="0"/>
      <w:autoSpaceDE w:val="0"/>
      <w:autoSpaceDN w:val="0"/>
      <w:spacing w:after="0" w:line="480" w:lineRule="auto"/>
      <w:ind w:right="72" w:firstLine="576"/>
      <w:jc w:val="both"/>
    </w:pPr>
    <w:rPr>
      <w:rFonts w:ascii="Times New Roman" w:eastAsia="Times New Roman" w:hAnsi="Times New Roman"/>
      <w:color w:val="000000"/>
      <w:sz w:val="19"/>
      <w:szCs w:val="19"/>
    </w:rPr>
  </w:style>
  <w:style w:type="paragraph" w:customStyle="1" w:styleId="Style12">
    <w:name w:val="Style 12"/>
    <w:basedOn w:val="Normal"/>
    <w:uiPriority w:val="99"/>
    <w:rsid w:val="000E1D22"/>
    <w:pPr>
      <w:widowControl w:val="0"/>
      <w:autoSpaceDE w:val="0"/>
      <w:autoSpaceDN w:val="0"/>
      <w:spacing w:after="0" w:line="480" w:lineRule="auto"/>
      <w:ind w:firstLine="504"/>
      <w:jc w:val="both"/>
    </w:pPr>
    <w:rPr>
      <w:rFonts w:ascii="Times New Roman" w:eastAsia="Times New Roman" w:hAnsi="Times New Roman"/>
      <w:color w:val="000000"/>
      <w:sz w:val="18"/>
      <w:szCs w:val="18"/>
    </w:rPr>
  </w:style>
  <w:style w:type="character" w:customStyle="1" w:styleId="normalchar">
    <w:name w:val="normal__char"/>
    <w:basedOn w:val="DefaultParagraphFont"/>
    <w:rsid w:val="00F5528B"/>
  </w:style>
  <w:style w:type="paragraph" w:customStyle="1" w:styleId="HEPISUB2">
    <w:name w:val="HEPI_SUB_2"/>
    <w:basedOn w:val="HEPISUB1"/>
    <w:qFormat/>
    <w:rsid w:val="006D59E0"/>
    <w:pPr>
      <w:spacing w:before="240"/>
    </w:pPr>
    <w:rPr>
      <w:b w:val="0"/>
    </w:rPr>
  </w:style>
  <w:style w:type="character" w:customStyle="1" w:styleId="isk-term">
    <w:name w:val="isk-term"/>
    <w:basedOn w:val="DefaultParagraphFont"/>
    <w:rsid w:val="00E4155A"/>
  </w:style>
  <w:style w:type="paragraph" w:customStyle="1" w:styleId="HEPIBODYTEXTAFTER">
    <w:name w:val="HEPI_BODYTEXT_AFTER"/>
    <w:basedOn w:val="HEPIBOYTEXT"/>
    <w:rsid w:val="000615CC"/>
    <w:pPr>
      <w:spacing w:before="240"/>
    </w:pPr>
  </w:style>
  <w:style w:type="character" w:styleId="HTMLCite">
    <w:name w:val="HTML Cite"/>
    <w:uiPriority w:val="99"/>
    <w:unhideWhenUsed/>
    <w:rsid w:val="00384B72"/>
    <w:rPr>
      <w:i/>
      <w:iCs/>
    </w:rPr>
  </w:style>
  <w:style w:type="character" w:styleId="PageNumber">
    <w:name w:val="page number"/>
    <w:uiPriority w:val="99"/>
    <w:rsid w:val="001A619B"/>
    <w:rPr>
      <w:rFonts w:cs="Times New Roman"/>
    </w:rPr>
  </w:style>
  <w:style w:type="paragraph" w:styleId="NoSpacing">
    <w:name w:val="No Spacing"/>
    <w:uiPriority w:val="1"/>
    <w:qFormat/>
    <w:rsid w:val="001A619B"/>
    <w:rPr>
      <w:sz w:val="22"/>
      <w:szCs w:val="22"/>
    </w:rPr>
  </w:style>
  <w:style w:type="paragraph" w:customStyle="1" w:styleId="Style56">
    <w:name w:val="Style 56"/>
    <w:basedOn w:val="Normal"/>
    <w:uiPriority w:val="99"/>
    <w:rsid w:val="001A619B"/>
    <w:pPr>
      <w:widowControl w:val="0"/>
      <w:autoSpaceDE w:val="0"/>
      <w:autoSpaceDN w:val="0"/>
      <w:spacing w:before="288" w:after="0" w:line="240" w:lineRule="auto"/>
      <w:ind w:left="1080"/>
      <w:jc w:val="both"/>
    </w:pPr>
    <w:rPr>
      <w:rFonts w:ascii="Times New Roman" w:eastAsia="Times New Roman" w:hAnsi="Times New Roman"/>
      <w:i/>
      <w:iCs/>
      <w:sz w:val="24"/>
      <w:szCs w:val="24"/>
      <w:lang w:val="en-US" w:eastAsia="id-ID"/>
    </w:rPr>
  </w:style>
  <w:style w:type="paragraph" w:customStyle="1" w:styleId="Style63">
    <w:name w:val="Style 63"/>
    <w:basedOn w:val="Normal"/>
    <w:uiPriority w:val="99"/>
    <w:rsid w:val="001A619B"/>
    <w:pPr>
      <w:widowControl w:val="0"/>
      <w:autoSpaceDE w:val="0"/>
      <w:autoSpaceDN w:val="0"/>
      <w:spacing w:after="0" w:line="480" w:lineRule="auto"/>
      <w:ind w:firstLine="720"/>
      <w:jc w:val="both"/>
    </w:pPr>
    <w:rPr>
      <w:rFonts w:ascii="Times New Roman" w:eastAsia="Times New Roman" w:hAnsi="Times New Roman"/>
      <w:sz w:val="24"/>
      <w:szCs w:val="24"/>
      <w:lang w:val="en-US" w:eastAsia="id-ID"/>
    </w:rPr>
  </w:style>
  <w:style w:type="character" w:customStyle="1" w:styleId="CharacterStyle2">
    <w:name w:val="Character Style 2"/>
    <w:uiPriority w:val="99"/>
    <w:rsid w:val="001A619B"/>
    <w:rPr>
      <w:sz w:val="24"/>
    </w:rPr>
  </w:style>
  <w:style w:type="paragraph" w:customStyle="1" w:styleId="HEPIFIGURE">
    <w:name w:val="HEPI_FIGURE"/>
    <w:basedOn w:val="ListParagraph"/>
    <w:qFormat/>
    <w:rsid w:val="00366C18"/>
    <w:pPr>
      <w:numPr>
        <w:numId w:val="5"/>
      </w:numPr>
      <w:spacing w:before="120" w:after="240" w:line="240" w:lineRule="auto"/>
      <w:jc w:val="center"/>
    </w:pPr>
    <w:rPr>
      <w:rFonts w:ascii="Garamond" w:hAnsi="Garamond"/>
      <w:sz w:val="24"/>
      <w:szCs w:val="24"/>
    </w:rPr>
  </w:style>
  <w:style w:type="character" w:customStyle="1" w:styleId="Heading2Char">
    <w:name w:val="Heading 2 Char"/>
    <w:link w:val="Heading2"/>
    <w:rsid w:val="00DC0075"/>
    <w:rPr>
      <w:rFonts w:ascii="Cambria" w:eastAsia="Times New Roman" w:hAnsi="Cambria" w:cs="Times New Roman"/>
      <w:b/>
      <w:bCs/>
      <w:color w:val="4F81BD"/>
      <w:sz w:val="26"/>
      <w:szCs w:val="26"/>
      <w:lang w:eastAsia="en-US"/>
    </w:rPr>
  </w:style>
  <w:style w:type="paragraph" w:customStyle="1" w:styleId="isia">
    <w:name w:val="isia"/>
    <w:basedOn w:val="Normal"/>
    <w:link w:val="isiaChar"/>
    <w:rsid w:val="00B17D84"/>
    <w:pPr>
      <w:spacing w:before="40" w:after="0" w:line="480" w:lineRule="auto"/>
      <w:ind w:left="1276" w:firstLine="851"/>
      <w:jc w:val="both"/>
    </w:pPr>
    <w:rPr>
      <w:rFonts w:ascii="Cambria" w:eastAsia="Times New Roman" w:hAnsi="Cambria"/>
      <w:color w:val="000000"/>
      <w:szCs w:val="24"/>
      <w:lang w:eastAsia="id-ID"/>
    </w:rPr>
  </w:style>
  <w:style w:type="character" w:customStyle="1" w:styleId="isiaChar">
    <w:name w:val="isia Char"/>
    <w:link w:val="isia"/>
    <w:locked/>
    <w:rsid w:val="00B17D84"/>
    <w:rPr>
      <w:rFonts w:ascii="Cambria" w:eastAsia="Times New Roman" w:hAnsi="Cambria"/>
      <w:color w:val="000000"/>
      <w:sz w:val="22"/>
      <w:szCs w:val="24"/>
    </w:rPr>
  </w:style>
  <w:style w:type="table" w:customStyle="1" w:styleId="TableGrid2">
    <w:name w:val="Table Grid2"/>
    <w:basedOn w:val="TableNormal"/>
    <w:next w:val="TableGrid"/>
    <w:uiPriority w:val="99"/>
    <w:rsid w:val="00AD5C6C"/>
    <w:pPr>
      <w:spacing w:after="200" w:line="276" w:lineRule="auto"/>
    </w:pPr>
    <w:rPr>
      <w:rFonts w:ascii="Cambria" w:eastAsia="Times New Roman" w:hAnsi="Cambr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1">
    <w:name w:val="no1)"/>
    <w:basedOn w:val="Normal"/>
    <w:qFormat/>
    <w:rsid w:val="00614A4B"/>
    <w:pPr>
      <w:numPr>
        <w:numId w:val="3"/>
      </w:numPr>
      <w:spacing w:after="0" w:line="480" w:lineRule="auto"/>
      <w:ind w:left="1701" w:hanging="425"/>
      <w:jc w:val="both"/>
    </w:pPr>
    <w:rPr>
      <w:rFonts w:ascii="Cambria" w:eastAsia="Times New Roman" w:hAnsi="Cambria"/>
      <w:lang w:eastAsia="id-ID"/>
    </w:rPr>
  </w:style>
  <w:style w:type="character" w:customStyle="1" w:styleId="story-item-teaser">
    <w:name w:val="story-item-teaser"/>
    <w:basedOn w:val="DefaultParagraphFont"/>
    <w:rsid w:val="00BC1CFE"/>
  </w:style>
  <w:style w:type="character" w:customStyle="1" w:styleId="CharacterStyle3">
    <w:name w:val="Character Style 3"/>
    <w:uiPriority w:val="99"/>
    <w:rsid w:val="003E5096"/>
    <w:rPr>
      <w:i/>
      <w:iCs/>
      <w:sz w:val="24"/>
      <w:szCs w:val="24"/>
    </w:rPr>
  </w:style>
  <w:style w:type="character" w:customStyle="1" w:styleId="ListParagraphChar">
    <w:name w:val="List Paragraph Char"/>
    <w:aliases w:val="Body of text Char"/>
    <w:link w:val="ListParagraph"/>
    <w:uiPriority w:val="34"/>
    <w:rsid w:val="003E5096"/>
    <w:rPr>
      <w:rFonts w:eastAsia="Times New Roman" w:cs="Calibri"/>
      <w:sz w:val="22"/>
      <w:szCs w:val="22"/>
      <w:lang w:val="en-US" w:eastAsia="en-US"/>
    </w:rPr>
  </w:style>
  <w:style w:type="paragraph" w:styleId="BodyText2">
    <w:name w:val="Body Text 2"/>
    <w:basedOn w:val="Normal"/>
    <w:link w:val="BodyText2Char"/>
    <w:uiPriority w:val="99"/>
    <w:semiHidden/>
    <w:unhideWhenUsed/>
    <w:rsid w:val="008D5ED9"/>
    <w:pPr>
      <w:spacing w:after="120" w:line="480" w:lineRule="auto"/>
    </w:pPr>
  </w:style>
  <w:style w:type="character" w:customStyle="1" w:styleId="BodyText2Char">
    <w:name w:val="Body Text 2 Char"/>
    <w:link w:val="BodyText2"/>
    <w:uiPriority w:val="99"/>
    <w:semiHidden/>
    <w:rsid w:val="008D5ED9"/>
    <w:rPr>
      <w:sz w:val="22"/>
      <w:szCs w:val="22"/>
      <w:lang w:eastAsia="en-US"/>
    </w:rPr>
  </w:style>
  <w:style w:type="paragraph" w:customStyle="1" w:styleId="StyleE-JournalKeywordsNotItalic">
    <w:name w:val="Style E-Journal_Keywords + Not Italic"/>
    <w:basedOn w:val="Normal"/>
    <w:rsid w:val="00C3354A"/>
    <w:pPr>
      <w:spacing w:before="120" w:after="120" w:line="240" w:lineRule="auto"/>
      <w:jc w:val="both"/>
    </w:pPr>
    <w:rPr>
      <w:rFonts w:ascii="Times New Roman" w:eastAsia="Times New Roman" w:hAnsi="Times New Roman"/>
    </w:rPr>
  </w:style>
  <w:style w:type="character" w:customStyle="1" w:styleId="Heading9Char">
    <w:name w:val="Heading 9 Char"/>
    <w:link w:val="Heading9"/>
    <w:rsid w:val="004D3742"/>
    <w:rPr>
      <w:rFonts w:ascii="CG Times" w:eastAsia="Times New Roman" w:hAnsi="CG Times"/>
      <w:sz w:val="24"/>
      <w:lang w:eastAsia="en-US"/>
    </w:rPr>
  </w:style>
  <w:style w:type="paragraph" w:styleId="BodyTextIndent2">
    <w:name w:val="Body Text Indent 2"/>
    <w:basedOn w:val="Normal"/>
    <w:link w:val="BodyTextIndent2Char"/>
    <w:uiPriority w:val="99"/>
    <w:rsid w:val="004D3742"/>
    <w:pPr>
      <w:spacing w:after="0" w:line="240" w:lineRule="auto"/>
      <w:ind w:firstLine="360"/>
      <w:jc w:val="center"/>
    </w:pPr>
    <w:rPr>
      <w:rFonts w:ascii="Times New Roman" w:eastAsia="Times New Roman" w:hAnsi="Times New Roman"/>
      <w:szCs w:val="24"/>
      <w:lang w:val="en-GB"/>
    </w:rPr>
  </w:style>
  <w:style w:type="character" w:customStyle="1" w:styleId="BodyTextIndent2Char">
    <w:name w:val="Body Text Indent 2 Char"/>
    <w:link w:val="BodyTextIndent2"/>
    <w:uiPriority w:val="99"/>
    <w:rsid w:val="004D3742"/>
    <w:rPr>
      <w:rFonts w:ascii="Times New Roman" w:eastAsia="Times New Roman" w:hAnsi="Times New Roman"/>
      <w:sz w:val="22"/>
      <w:szCs w:val="24"/>
      <w:lang w:val="en-GB" w:eastAsia="en-US"/>
    </w:rPr>
  </w:style>
  <w:style w:type="character" w:styleId="LineNumber">
    <w:name w:val="line number"/>
    <w:basedOn w:val="DefaultParagraphFont"/>
    <w:uiPriority w:val="99"/>
    <w:semiHidden/>
    <w:unhideWhenUsed/>
    <w:rsid w:val="004D3742"/>
  </w:style>
  <w:style w:type="paragraph" w:customStyle="1" w:styleId="StyleE-JournalHeading2After5pt">
    <w:name w:val="Style E-Journal_Heading 2 + After:  5 pt"/>
    <w:basedOn w:val="Normal"/>
    <w:rsid w:val="00E92389"/>
    <w:pPr>
      <w:spacing w:before="120" w:after="100" w:line="320" w:lineRule="atLeast"/>
      <w:jc w:val="both"/>
    </w:pPr>
    <w:rPr>
      <w:rFonts w:ascii="Times New Roman" w:eastAsia="Times New Roman" w:hAnsi="Times New Roman"/>
      <w:b/>
      <w:bCs/>
      <w:szCs w:val="20"/>
    </w:rPr>
  </w:style>
  <w:style w:type="paragraph" w:customStyle="1" w:styleId="StyleE-JournalTableCaption11ptLeft0cmHanging16c">
    <w:name w:val="Style E-Journal Table Caption + 11 pt Left:  0 cm Hanging:  16 c..."/>
    <w:basedOn w:val="Normal"/>
    <w:rsid w:val="00A45903"/>
    <w:pPr>
      <w:spacing w:before="120" w:after="120" w:line="240" w:lineRule="auto"/>
      <w:ind w:left="907" w:hanging="907"/>
      <w:jc w:val="both"/>
    </w:pPr>
    <w:rPr>
      <w:rFonts w:ascii="Times New Roman" w:eastAsia="Times New Roman" w:hAnsi="Times New Roman"/>
      <w:szCs w:val="20"/>
    </w:rPr>
  </w:style>
  <w:style w:type="paragraph" w:styleId="FootnoteText">
    <w:name w:val="footnote text"/>
    <w:basedOn w:val="Normal"/>
    <w:link w:val="FootnoteTextChar"/>
    <w:uiPriority w:val="99"/>
    <w:rsid w:val="00913283"/>
    <w:pPr>
      <w:spacing w:after="0" w:line="240" w:lineRule="auto"/>
    </w:pPr>
    <w:rPr>
      <w:rFonts w:ascii="Times New Roman" w:eastAsia="Times New Roman" w:hAnsi="Times New Roman"/>
      <w:sz w:val="20"/>
      <w:szCs w:val="20"/>
      <w:lang w:val="en-US"/>
    </w:rPr>
  </w:style>
  <w:style w:type="character" w:customStyle="1" w:styleId="FootnoteTextChar">
    <w:name w:val="Footnote Text Char"/>
    <w:link w:val="FootnoteText"/>
    <w:uiPriority w:val="99"/>
    <w:rsid w:val="00913283"/>
    <w:rPr>
      <w:rFonts w:ascii="Times New Roman" w:eastAsia="Times New Roman" w:hAnsi="Times New Roman"/>
      <w:lang w:val="en-US" w:eastAsia="en-US"/>
    </w:rPr>
  </w:style>
  <w:style w:type="character" w:styleId="CommentReference">
    <w:name w:val="annotation reference"/>
    <w:uiPriority w:val="99"/>
    <w:unhideWhenUsed/>
    <w:rsid w:val="0002223C"/>
    <w:rPr>
      <w:sz w:val="16"/>
      <w:szCs w:val="16"/>
    </w:rPr>
  </w:style>
  <w:style w:type="paragraph" w:styleId="CommentText">
    <w:name w:val="annotation text"/>
    <w:basedOn w:val="Normal"/>
    <w:link w:val="CommentTextChar"/>
    <w:uiPriority w:val="99"/>
    <w:unhideWhenUsed/>
    <w:rsid w:val="0002223C"/>
    <w:pPr>
      <w:spacing w:line="240" w:lineRule="auto"/>
    </w:pPr>
    <w:rPr>
      <w:sz w:val="20"/>
      <w:szCs w:val="20"/>
    </w:rPr>
  </w:style>
  <w:style w:type="character" w:customStyle="1" w:styleId="CommentTextChar">
    <w:name w:val="Comment Text Char"/>
    <w:link w:val="CommentText"/>
    <w:uiPriority w:val="99"/>
    <w:rsid w:val="0002223C"/>
    <w:rPr>
      <w:lang w:eastAsia="en-US"/>
    </w:rPr>
  </w:style>
  <w:style w:type="character" w:customStyle="1" w:styleId="pissn">
    <w:name w:val="pissn"/>
    <w:basedOn w:val="DefaultParagraphFont"/>
    <w:rsid w:val="003D199C"/>
  </w:style>
  <w:style w:type="paragraph" w:styleId="HTMLPreformatted">
    <w:name w:val="HTML Preformatted"/>
    <w:basedOn w:val="Normal"/>
    <w:link w:val="HTMLPreformattedChar"/>
    <w:uiPriority w:val="99"/>
    <w:semiHidden/>
    <w:unhideWhenUsed/>
    <w:rsid w:val="0097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semiHidden/>
    <w:rsid w:val="009751E7"/>
    <w:rPr>
      <w:rFonts w:ascii="Courier New" w:eastAsia="Times New Roman" w:hAnsi="Courier New" w:cs="Courier New"/>
      <w:lang w:val="en-US" w:eastAsia="en-US"/>
    </w:rPr>
  </w:style>
  <w:style w:type="paragraph" w:customStyle="1" w:styleId="HEPIAUTHORIDENTITY">
    <w:name w:val="HEPI_AUTHOR IDENTITY"/>
    <w:basedOn w:val="Normal"/>
    <w:rsid w:val="0075220D"/>
    <w:pPr>
      <w:spacing w:after="0" w:line="240" w:lineRule="auto"/>
      <w:jc w:val="center"/>
    </w:pPr>
    <w:rPr>
      <w:rFonts w:ascii="Garamond" w:hAnsi="Garamond"/>
      <w:sz w:val="24"/>
    </w:rPr>
  </w:style>
  <w:style w:type="paragraph" w:customStyle="1" w:styleId="HEPIABSTRACTBODY">
    <w:name w:val="HEPI_ABSTRACT BODY"/>
    <w:basedOn w:val="HEPIAUTHORIDENTITY"/>
    <w:rsid w:val="0075220D"/>
    <w:pPr>
      <w:jc w:val="both"/>
    </w:pPr>
  </w:style>
  <w:style w:type="paragraph" w:customStyle="1" w:styleId="HEPIABSTRACTKEYWORD">
    <w:name w:val="HEPI_ABSTRACT KEYWORD"/>
    <w:basedOn w:val="HEPIABSTRACTBODY"/>
    <w:rsid w:val="0075220D"/>
    <w:pPr>
      <w:jc w:val="left"/>
    </w:pPr>
    <w:rPr>
      <w:i/>
    </w:rPr>
  </w:style>
  <w:style w:type="paragraph" w:customStyle="1" w:styleId="HEPIABSTRACTTITLE">
    <w:name w:val="HEPI_ABSTRACT TITLE"/>
    <w:basedOn w:val="Normal"/>
    <w:rsid w:val="0075220D"/>
    <w:pPr>
      <w:spacing w:before="120" w:after="0" w:line="240" w:lineRule="auto"/>
      <w:jc w:val="center"/>
    </w:pPr>
    <w:rPr>
      <w:rFonts w:ascii="Garamond" w:hAnsi="Garamond"/>
      <w:b/>
      <w:sz w:val="24"/>
    </w:rPr>
  </w:style>
  <w:style w:type="paragraph" w:customStyle="1" w:styleId="HEPITITLE">
    <w:name w:val="HEPI_TITLE"/>
    <w:basedOn w:val="Normal"/>
    <w:qFormat/>
    <w:rsid w:val="0075220D"/>
    <w:pPr>
      <w:spacing w:after="0" w:line="240" w:lineRule="auto"/>
      <w:jc w:val="center"/>
    </w:pPr>
    <w:rPr>
      <w:rFonts w:ascii="Garamond" w:hAnsi="Garamond"/>
      <w:b/>
      <w:sz w:val="24"/>
    </w:rPr>
  </w:style>
  <w:style w:type="paragraph" w:customStyle="1" w:styleId="HEPIAUTHOR">
    <w:name w:val="HEPI_AUTHOR"/>
    <w:basedOn w:val="HEPITITLE"/>
    <w:rsid w:val="0075220D"/>
    <w:pPr>
      <w:spacing w:before="240"/>
    </w:pPr>
    <w:rPr>
      <w:b w:val="0"/>
      <w:i/>
    </w:rPr>
  </w:style>
  <w:style w:type="paragraph" w:customStyle="1" w:styleId="HEPIREFERENCES">
    <w:name w:val="HEPI_REFERENCES"/>
    <w:basedOn w:val="HEPIBOYTEXT"/>
    <w:rsid w:val="008B2306"/>
    <w:pPr>
      <w:spacing w:after="120"/>
      <w:ind w:left="567" w:hanging="567"/>
      <w:jc w:val="left"/>
    </w:pPr>
  </w:style>
  <w:style w:type="paragraph" w:styleId="Quote">
    <w:name w:val="Quote"/>
    <w:basedOn w:val="Normal"/>
    <w:next w:val="Normal"/>
    <w:link w:val="QuoteChar"/>
    <w:uiPriority w:val="29"/>
    <w:qFormat/>
    <w:rsid w:val="00B70C1C"/>
    <w:rPr>
      <w:rFonts w:eastAsia="Times New Roman"/>
      <w:i/>
      <w:iCs/>
      <w:color w:val="000000"/>
    </w:rPr>
  </w:style>
  <w:style w:type="character" w:customStyle="1" w:styleId="QuoteChar">
    <w:name w:val="Quote Char"/>
    <w:link w:val="Quote"/>
    <w:uiPriority w:val="29"/>
    <w:rsid w:val="00B70C1C"/>
    <w:rPr>
      <w:rFonts w:eastAsia="Times New Roman"/>
      <w:i/>
      <w:iCs/>
      <w:color w:val="000000"/>
      <w:sz w:val="22"/>
      <w:szCs w:val="22"/>
      <w:lang w:eastAsia="en-US"/>
    </w:rPr>
  </w:style>
  <w:style w:type="paragraph" w:styleId="Bibliography">
    <w:name w:val="Bibliography"/>
    <w:basedOn w:val="Normal"/>
    <w:next w:val="Normal"/>
    <w:uiPriority w:val="37"/>
    <w:semiHidden/>
    <w:unhideWhenUsed/>
    <w:rsid w:val="00B70C1C"/>
  </w:style>
  <w:style w:type="character" w:styleId="UnresolvedMention">
    <w:name w:val="Unresolved Mention"/>
    <w:basedOn w:val="DefaultParagraphFont"/>
    <w:uiPriority w:val="99"/>
    <w:semiHidden/>
    <w:unhideWhenUsed/>
    <w:rsid w:val="00770A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615121">
      <w:bodyDiv w:val="1"/>
      <w:marLeft w:val="0"/>
      <w:marRight w:val="0"/>
      <w:marTop w:val="0"/>
      <w:marBottom w:val="0"/>
      <w:divBdr>
        <w:top w:val="none" w:sz="0" w:space="0" w:color="auto"/>
        <w:left w:val="none" w:sz="0" w:space="0" w:color="auto"/>
        <w:bottom w:val="none" w:sz="0" w:space="0" w:color="auto"/>
        <w:right w:val="none" w:sz="0" w:space="0" w:color="auto"/>
      </w:divBdr>
    </w:div>
    <w:div w:id="692267142">
      <w:bodyDiv w:val="1"/>
      <w:marLeft w:val="0"/>
      <w:marRight w:val="0"/>
      <w:marTop w:val="0"/>
      <w:marBottom w:val="0"/>
      <w:divBdr>
        <w:top w:val="none" w:sz="0" w:space="0" w:color="auto"/>
        <w:left w:val="none" w:sz="0" w:space="0" w:color="auto"/>
        <w:bottom w:val="none" w:sz="0" w:space="0" w:color="auto"/>
        <w:right w:val="none" w:sz="0" w:space="0" w:color="auto"/>
      </w:divBdr>
    </w:div>
    <w:div w:id="805927346">
      <w:bodyDiv w:val="1"/>
      <w:marLeft w:val="0"/>
      <w:marRight w:val="0"/>
      <w:marTop w:val="0"/>
      <w:marBottom w:val="0"/>
      <w:divBdr>
        <w:top w:val="none" w:sz="0" w:space="0" w:color="auto"/>
        <w:left w:val="none" w:sz="0" w:space="0" w:color="auto"/>
        <w:bottom w:val="none" w:sz="0" w:space="0" w:color="auto"/>
        <w:right w:val="none" w:sz="0" w:space="0" w:color="auto"/>
      </w:divBdr>
    </w:div>
    <w:div w:id="1368136959">
      <w:bodyDiv w:val="1"/>
      <w:marLeft w:val="0"/>
      <w:marRight w:val="0"/>
      <w:marTop w:val="0"/>
      <w:marBottom w:val="0"/>
      <w:divBdr>
        <w:top w:val="none" w:sz="0" w:space="0" w:color="auto"/>
        <w:left w:val="none" w:sz="0" w:space="0" w:color="auto"/>
        <w:bottom w:val="none" w:sz="0" w:space="0" w:color="auto"/>
        <w:right w:val="none" w:sz="0" w:space="0" w:color="auto"/>
      </w:divBdr>
    </w:div>
    <w:div w:id="146041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sa.rahmaa31@gmail.com"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itikhuluqulkag02@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verylianapurnamasari@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E082E1-B48A-4DB6-AB1B-5176D0596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Pages>
  <Words>8743</Words>
  <Characters>49836</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UNY</Company>
  <LinksUpToDate>false</LinksUpToDate>
  <CharactersWithSpaces>58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KO</dc:creator>
  <cp:keywords/>
  <cp:lastModifiedBy>nisa rahma</cp:lastModifiedBy>
  <cp:revision>6</cp:revision>
  <cp:lastPrinted>2015-09-10T08:12:00Z</cp:lastPrinted>
  <dcterms:created xsi:type="dcterms:W3CDTF">2024-07-09T02:01:00Z</dcterms:created>
  <dcterms:modified xsi:type="dcterms:W3CDTF">2024-07-13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9eea23-6d62-343d-af5a-34b730e44bc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